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37E58F" w14:textId="77777777" w:rsidR="00C93007" w:rsidRPr="00D417D1" w:rsidRDefault="00C93007" w:rsidP="003B205E">
      <w:pPr>
        <w:spacing w:line="276" w:lineRule="auto"/>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676E87D9" w14:textId="138B5BFF" w:rsidR="00C93007" w:rsidRPr="00D417D1" w:rsidRDefault="00C93007" w:rsidP="003B205E">
      <w:pPr>
        <w:spacing w:line="276" w:lineRule="auto"/>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165E7510" w14:textId="7603CD3C" w:rsidR="00C93007" w:rsidRPr="00D417D1" w:rsidRDefault="00C93007" w:rsidP="003B205E">
      <w:pPr>
        <w:spacing w:line="276" w:lineRule="auto"/>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w:t>
      </w:r>
      <w:r>
        <w:rPr>
          <w:rFonts w:ascii="Times New Roman" w:eastAsia="Times New Roman" w:hAnsi="Times New Roman" w:cs="Times New Roman"/>
        </w:rPr>
        <w:t>, Michael R. Miller</w:t>
      </w:r>
      <w:r w:rsidRPr="00D417D1">
        <w:rPr>
          <w:rFonts w:ascii="Times New Roman" w:eastAsia="Times New Roman" w:hAnsi="Times New Roman" w:cs="Times New Roman"/>
        </w:rPr>
        <w:t xml:space="preserve"> and Amanda J. Finger</w:t>
      </w:r>
    </w:p>
    <w:p w14:paraId="40BDA980" w14:textId="77777777" w:rsidR="00C93007" w:rsidRPr="00D417D1" w:rsidRDefault="00C93007" w:rsidP="003B205E">
      <w:pPr>
        <w:spacing w:line="276" w:lineRule="auto"/>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471C604D" w14:textId="77777777" w:rsidR="00C93007" w:rsidRPr="00D417D1" w:rsidRDefault="00C93007" w:rsidP="003B205E">
      <w:pPr>
        <w:spacing w:line="276" w:lineRule="auto"/>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26A74AC8" w14:textId="11741655" w:rsidR="00C93007" w:rsidRPr="00D417D1" w:rsidRDefault="00C93007" w:rsidP="003B205E">
      <w:pPr>
        <w:spacing w:line="276" w:lineRule="auto"/>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7A76A975" w14:textId="77777777" w:rsidR="00C93007" w:rsidRDefault="00C93007" w:rsidP="003B205E">
      <w:pPr>
        <w:spacing w:line="276" w:lineRule="auto"/>
        <w:rPr>
          <w:rFonts w:ascii="Times" w:hAnsi="Times"/>
          <w:b/>
          <w:bCs/>
          <w:u w:val="single"/>
        </w:rPr>
      </w:pPr>
    </w:p>
    <w:p w14:paraId="52D2B35E" w14:textId="77777777" w:rsidR="00C93007" w:rsidRDefault="00C93007" w:rsidP="003B205E">
      <w:pPr>
        <w:spacing w:line="276" w:lineRule="auto"/>
        <w:rPr>
          <w:rFonts w:ascii="Times" w:hAnsi="Times"/>
          <w:b/>
          <w:bCs/>
          <w:u w:val="single"/>
        </w:rPr>
      </w:pPr>
    </w:p>
    <w:p w14:paraId="6FFAD54F" w14:textId="77777777" w:rsidR="00C93007" w:rsidRDefault="00C93007" w:rsidP="003B205E">
      <w:pPr>
        <w:spacing w:line="276" w:lineRule="auto"/>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04D61B0F" w14:textId="77777777" w:rsidR="00C93007" w:rsidRDefault="00C93007" w:rsidP="003B205E">
      <w:pPr>
        <w:spacing w:line="276" w:lineRule="auto"/>
        <w:ind w:right="270"/>
        <w:rPr>
          <w:rFonts w:ascii="Times New Roman" w:eastAsia="Times New Roman" w:hAnsi="Times New Roman" w:cs="Times New Roman"/>
          <w:u w:val="single"/>
        </w:rPr>
      </w:pPr>
    </w:p>
    <w:p w14:paraId="24D8BC88" w14:textId="77777777" w:rsidR="00C93007" w:rsidRDefault="00C93007" w:rsidP="003B205E">
      <w:pPr>
        <w:spacing w:line="276" w:lineRule="auto"/>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29C57C15" w14:textId="77777777" w:rsidR="00C93007" w:rsidRDefault="00C93007" w:rsidP="003B205E">
      <w:pPr>
        <w:spacing w:line="276" w:lineRule="auto"/>
        <w:ind w:right="270"/>
        <w:rPr>
          <w:rFonts w:ascii="Times New Roman" w:eastAsia="Times New Roman" w:hAnsi="Times New Roman" w:cs="Times New Roman"/>
          <w:u w:val="single"/>
        </w:rPr>
      </w:pPr>
    </w:p>
    <w:p w14:paraId="183600D5" w14:textId="77777777" w:rsidR="00C93007" w:rsidRPr="006E1A97" w:rsidRDefault="00C93007" w:rsidP="003B205E">
      <w:pPr>
        <w:spacing w:line="276" w:lineRule="auto"/>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6ACA9EA1" w14:textId="77777777" w:rsidR="00C93007" w:rsidRPr="00D417D1" w:rsidRDefault="00C93007" w:rsidP="003B205E">
      <w:pPr>
        <w:spacing w:line="276" w:lineRule="auto"/>
        <w:ind w:right="270" w:firstLine="720"/>
        <w:rPr>
          <w:rFonts w:ascii="Times New Roman" w:eastAsia="Times New Roman" w:hAnsi="Times New Roman" w:cs="Times New Roman"/>
        </w:rPr>
      </w:pPr>
    </w:p>
    <w:p w14:paraId="7A34699D" w14:textId="77777777" w:rsidR="00C93007" w:rsidRDefault="00C93007" w:rsidP="003B205E">
      <w:pPr>
        <w:spacing w:line="276" w:lineRule="auto"/>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lastRenderedPageBreak/>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16B321E4" w14:textId="77777777" w:rsidR="00CC5885" w:rsidRDefault="00CC5885" w:rsidP="003B205E">
      <w:pPr>
        <w:spacing w:line="276" w:lineRule="auto"/>
        <w:rPr>
          <w:rFonts w:ascii="Times" w:hAnsi="Times"/>
          <w:b/>
          <w:bCs/>
          <w:u w:val="single"/>
        </w:rPr>
      </w:pPr>
    </w:p>
    <w:p w14:paraId="442940DD" w14:textId="7B235CFC" w:rsidR="00D5244C" w:rsidRPr="00055EE7" w:rsidRDefault="006078AD" w:rsidP="003B205E">
      <w:pPr>
        <w:spacing w:line="276" w:lineRule="auto"/>
        <w:rPr>
          <w:rFonts w:ascii="Times" w:hAnsi="Times"/>
          <w:b/>
          <w:bCs/>
          <w:u w:val="single"/>
        </w:rPr>
      </w:pPr>
      <w:r w:rsidRPr="00055EE7">
        <w:rPr>
          <w:rFonts w:ascii="Times" w:hAnsi="Times"/>
          <w:b/>
          <w:bCs/>
          <w:u w:val="single"/>
        </w:rPr>
        <w:t>Materials and Methods</w:t>
      </w:r>
    </w:p>
    <w:p w14:paraId="58B33DE8" w14:textId="2CDEB2FD" w:rsidR="006078AD" w:rsidRPr="00055EE7" w:rsidRDefault="006078AD" w:rsidP="003B205E">
      <w:pPr>
        <w:spacing w:line="276" w:lineRule="auto"/>
        <w:rPr>
          <w:rFonts w:ascii="Times" w:hAnsi="Times"/>
          <w:b/>
          <w:bCs/>
        </w:rPr>
      </w:pPr>
      <w:r w:rsidRPr="00055EE7">
        <w:rPr>
          <w:rFonts w:ascii="Times" w:hAnsi="Times"/>
          <w:b/>
          <w:bCs/>
        </w:rPr>
        <w:t>Ethics Statement</w:t>
      </w:r>
    </w:p>
    <w:p w14:paraId="76854DAD" w14:textId="2787CD99" w:rsidR="00D74D42" w:rsidRDefault="00D74D42" w:rsidP="003B205E">
      <w:pPr>
        <w:spacing w:line="276" w:lineRule="auto"/>
        <w:rPr>
          <w:rFonts w:ascii="Times" w:hAnsi="Times"/>
        </w:rPr>
      </w:pPr>
      <w:r>
        <w:rPr>
          <w:rFonts w:ascii="Times" w:hAnsi="Times"/>
        </w:rPr>
        <w:t xml:space="preserve">This study was approved by the </w:t>
      </w:r>
      <w:r w:rsidR="00C93007">
        <w:rPr>
          <w:rFonts w:ascii="Times" w:hAnsi="Times"/>
        </w:rPr>
        <w:t xml:space="preserve">UC Davis </w:t>
      </w:r>
      <w:r>
        <w:rPr>
          <w:rFonts w:ascii="Times" w:hAnsi="Times"/>
        </w:rPr>
        <w:t>Review Committee for IUPAC</w:t>
      </w:r>
      <w:r w:rsidR="00C93007">
        <w:rPr>
          <w:rFonts w:ascii="Times" w:hAnsi="Times"/>
        </w:rPr>
        <w:t xml:space="preserve"> Protocol #21533</w:t>
      </w:r>
      <w:r>
        <w:rPr>
          <w:rFonts w:ascii="Times" w:hAnsi="Times"/>
        </w:rPr>
        <w:t xml:space="preserve"> and permitted under </w:t>
      </w:r>
      <w:r w:rsidR="00C93007">
        <w:rPr>
          <w:rFonts w:ascii="Times" w:hAnsi="Times"/>
        </w:rPr>
        <w:t xml:space="preserve">Department of Fish and Wildlife California Endangered Species Act </w:t>
      </w:r>
      <w:r>
        <w:rPr>
          <w:rFonts w:ascii="Times" w:hAnsi="Times"/>
        </w:rPr>
        <w:t>M</w:t>
      </w:r>
      <w:r w:rsidR="00C93007">
        <w:rPr>
          <w:rFonts w:ascii="Times" w:hAnsi="Times"/>
        </w:rPr>
        <w:t>emorandum of Understanding</w:t>
      </w:r>
      <w:r w:rsidR="00AB1548">
        <w:rPr>
          <w:rFonts w:ascii="Times" w:hAnsi="Times"/>
        </w:rPr>
        <w:t xml:space="preserve"> (expiration date December 31, 2022)</w:t>
      </w:r>
      <w:r w:rsidR="00C93007">
        <w:rPr>
          <w:rFonts w:ascii="Times" w:hAnsi="Times"/>
        </w:rPr>
        <w:t>.</w:t>
      </w:r>
    </w:p>
    <w:p w14:paraId="570C8031" w14:textId="77777777" w:rsidR="00055EE7" w:rsidRDefault="00055EE7" w:rsidP="003B205E">
      <w:pPr>
        <w:spacing w:line="276" w:lineRule="auto"/>
        <w:rPr>
          <w:rFonts w:ascii="Times" w:hAnsi="Times"/>
          <w:b/>
          <w:bCs/>
        </w:rPr>
      </w:pPr>
    </w:p>
    <w:p w14:paraId="074A20C5" w14:textId="34FC887A" w:rsidR="006078AD" w:rsidRPr="00D74D42" w:rsidRDefault="006078AD" w:rsidP="003B205E">
      <w:pPr>
        <w:spacing w:line="276" w:lineRule="auto"/>
        <w:rPr>
          <w:rFonts w:ascii="Times" w:hAnsi="Times"/>
          <w:b/>
          <w:bCs/>
        </w:rPr>
      </w:pPr>
      <w:r w:rsidRPr="00D74D42">
        <w:rPr>
          <w:rFonts w:ascii="Times" w:hAnsi="Times"/>
          <w:b/>
          <w:bCs/>
        </w:rPr>
        <w:t>Sampling &amp; DNA Extraction</w:t>
      </w:r>
    </w:p>
    <w:p w14:paraId="12A10DAB" w14:textId="116D6595" w:rsidR="006078AD" w:rsidRDefault="006078AD" w:rsidP="003B205E">
      <w:pPr>
        <w:spacing w:line="276" w:lineRule="auto"/>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 xml:space="preserve">to carry out </w:t>
      </w:r>
      <w:r w:rsidR="00D74D42">
        <w:rPr>
          <w:rFonts w:ascii="Times New Roman" w:eastAsia="Times New Roman" w:hAnsi="Times New Roman" w:cs="Times New Roman"/>
        </w:rPr>
        <w:t>each of the three</w:t>
      </w:r>
      <w:r>
        <w:rPr>
          <w:rFonts w:ascii="Times New Roman" w:eastAsia="Times New Roman" w:hAnsi="Times New Roman" w:cs="Times New Roman"/>
        </w:rPr>
        <w:t xml:space="preserve"> required sequencing technologies</w:t>
      </w:r>
      <w:r w:rsidR="00D74D42">
        <w:rPr>
          <w:rFonts w:ascii="Times New Roman" w:eastAsia="Times New Roman" w:hAnsi="Times New Roman" w:cs="Times New Roman"/>
        </w:rPr>
        <w:t xml:space="preserve"> (linked-read, long read and hi-c)</w:t>
      </w:r>
      <w:r>
        <w:rPr>
          <w:rFonts w:ascii="Times New Roman" w:eastAsia="Times New Roman" w:hAnsi="Times New Roman" w:cs="Times New Roman"/>
        </w:rPr>
        <w:t xml:space="preserve">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5E259A9E" w14:textId="63A98440" w:rsidR="006078AD" w:rsidRDefault="006078AD" w:rsidP="003B205E">
      <w:pPr>
        <w:spacing w:line="276" w:lineRule="auto"/>
        <w:rPr>
          <w:rFonts w:ascii="Times New Roman" w:eastAsia="Times New Roman" w:hAnsi="Times New Roman" w:cs="Times New Roman"/>
        </w:rPr>
      </w:pPr>
    </w:p>
    <w:p w14:paraId="794377D1" w14:textId="0D3F4500" w:rsidR="006078AD" w:rsidRPr="001022B3" w:rsidRDefault="006078AD" w:rsidP="003B205E">
      <w:pPr>
        <w:spacing w:line="276"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4F46D1D0" w14:textId="555E3473" w:rsidR="00D262EE" w:rsidRDefault="00D262EE"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Linked reads</w:t>
      </w:r>
    </w:p>
    <w:p w14:paraId="25BC183A" w14:textId="28FBA637" w:rsidR="00D262EE" w:rsidRPr="00D262EE" w:rsidRDefault="00D262EE" w:rsidP="003B205E">
      <w:pPr>
        <w:spacing w:line="276" w:lineRule="auto"/>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sidR="001022B3">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210D7133" w14:textId="43BF8773" w:rsidR="00D262EE" w:rsidRDefault="00D262EE"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Long reads</w:t>
      </w:r>
    </w:p>
    <w:p w14:paraId="53E4B915" w14:textId="2A2C3344" w:rsidR="00D262EE" w:rsidRPr="000D3333" w:rsidRDefault="00D262EE" w:rsidP="003B205E">
      <w:pPr>
        <w:spacing w:line="276" w:lineRule="auto"/>
        <w:rPr>
          <w:rFonts w:ascii="Times New Roman" w:eastAsia="Times New Roman" w:hAnsi="Times New Roman" w:cs="Times New Roman"/>
          <w:lang w:val="en"/>
        </w:rPr>
      </w:pPr>
      <w:r>
        <w:rPr>
          <w:rFonts w:ascii="Times New Roman" w:eastAsia="Times New Roman" w:hAnsi="Times New Roman" w:cs="Times New Roman"/>
        </w:rPr>
        <w:lastRenderedPageBreak/>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sidR="001022B3">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8"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sidR="001022B3">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20C22B15" w14:textId="30C67986" w:rsidR="00D262EE" w:rsidRDefault="00D262EE" w:rsidP="003B205E">
      <w:pPr>
        <w:spacing w:line="276" w:lineRule="auto"/>
        <w:rPr>
          <w:rFonts w:ascii="Times" w:hAnsi="Times"/>
        </w:rPr>
      </w:pPr>
      <w:r>
        <w:rPr>
          <w:rFonts w:ascii="Times" w:hAnsi="Times"/>
          <w:i/>
          <w:iCs/>
        </w:rPr>
        <w:t>Hi-C Chromatin Confirmation Capture</w:t>
      </w:r>
    </w:p>
    <w:p w14:paraId="514F8C76" w14:textId="0FC488A1" w:rsidR="00D262EE" w:rsidRDefault="00D262EE" w:rsidP="003B205E">
      <w:pPr>
        <w:spacing w:line="276" w:lineRule="auto"/>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t>
      </w:r>
      <w:r w:rsidR="001022B3">
        <w:rPr>
          <w:rFonts w:ascii="Times New Roman" w:eastAsia="Times New Roman" w:hAnsi="Times New Roman" w:cs="Times New Roman"/>
        </w:rPr>
        <w:t>were</w:t>
      </w:r>
      <w:r>
        <w:rPr>
          <w:rFonts w:ascii="Times New Roman" w:eastAsia="Times New Roman" w:hAnsi="Times New Roman" w:cs="Times New Roman"/>
        </w:rPr>
        <w:t xml:space="preserve"> carried out at Phase Genomics in Seattle, WA. </w:t>
      </w:r>
    </w:p>
    <w:p w14:paraId="07AF489C" w14:textId="77777777" w:rsidR="00055EE7" w:rsidRDefault="00055EE7" w:rsidP="003B205E">
      <w:pPr>
        <w:spacing w:line="276" w:lineRule="auto"/>
        <w:rPr>
          <w:rFonts w:ascii="Times New Roman" w:eastAsia="Times New Roman" w:hAnsi="Times New Roman" w:cs="Times New Roman"/>
          <w:b/>
          <w:bCs/>
        </w:rPr>
      </w:pPr>
    </w:p>
    <w:p w14:paraId="3C52A773" w14:textId="159EC9C5" w:rsidR="004506F6" w:rsidRPr="001022B3" w:rsidRDefault="004506F6" w:rsidP="003B205E">
      <w:pPr>
        <w:spacing w:line="276"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9EEAA70" w14:textId="641B5B5F"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4DBD713A" w14:textId="77777777" w:rsidR="004118FF" w:rsidRDefault="00003EA6" w:rsidP="003B205E">
      <w:pPr>
        <w:spacing w:line="276" w:lineRule="auto"/>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control on raw </w:t>
      </w:r>
      <w:r w:rsidR="004118FF">
        <w:rPr>
          <w:rFonts w:ascii="Times New Roman" w:eastAsia="Times New Roman" w:hAnsi="Times New Roman" w:cs="Times New Roman"/>
        </w:rPr>
        <w:t>I</w:t>
      </w:r>
      <w:r>
        <w:rPr>
          <w:rFonts w:ascii="Times New Roman" w:eastAsia="Times New Roman" w:hAnsi="Times New Roman" w:cs="Times New Roman"/>
        </w:rPr>
        <w:t>llumin</w:t>
      </w:r>
      <w:r w:rsidR="004118FF">
        <w:rPr>
          <w:rFonts w:ascii="Times New Roman" w:eastAsia="Times New Roman" w:hAnsi="Times New Roman" w:cs="Times New Roman"/>
        </w:rPr>
        <w:t>a</w:t>
      </w:r>
      <w:r>
        <w:rPr>
          <w:rFonts w:ascii="Times New Roman" w:eastAsia="Times New Roman" w:hAnsi="Times New Roman" w:cs="Times New Roman"/>
        </w:rPr>
        <w:t xml:space="preserve">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sidR="004118FF">
        <w:rPr>
          <w:rFonts w:ascii="Times New Roman" w:eastAsia="Times New Roman" w:hAnsi="Times New Roman" w:cs="Times New Roman"/>
        </w:rPr>
        <w:t>.</w:t>
      </w:r>
    </w:p>
    <w:p w14:paraId="3914E5CD" w14:textId="33739E42"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Long reads</w:t>
      </w:r>
    </w:p>
    <w:p w14:paraId="71C0AEEE" w14:textId="77777777" w:rsidR="004506F6" w:rsidRPr="00D262EE" w:rsidRDefault="004506F6" w:rsidP="003B205E">
      <w:pPr>
        <w:spacing w:line="276" w:lineRule="auto"/>
        <w:rPr>
          <w:rFonts w:ascii="Times" w:hAnsi="Times"/>
        </w:rPr>
      </w:pPr>
      <w:proofErr w:type="spellStart"/>
      <w:r>
        <w:rPr>
          <w:rFonts w:ascii="Times" w:hAnsi="Times"/>
        </w:rPr>
        <w:t>asdf</w:t>
      </w:r>
      <w:proofErr w:type="spellEnd"/>
    </w:p>
    <w:p w14:paraId="7D37B517" w14:textId="77777777" w:rsidR="00055EE7" w:rsidRDefault="00055EE7" w:rsidP="003B205E">
      <w:pPr>
        <w:spacing w:line="276" w:lineRule="auto"/>
        <w:rPr>
          <w:rFonts w:ascii="Times New Roman" w:eastAsia="Times New Roman" w:hAnsi="Times New Roman" w:cs="Times New Roman"/>
          <w:b/>
          <w:bCs/>
        </w:rPr>
      </w:pPr>
    </w:p>
    <w:p w14:paraId="724AAAFC" w14:textId="6A814B6E" w:rsidR="004506F6" w:rsidRPr="001022B3" w:rsidRDefault="004506F6" w:rsidP="003B205E">
      <w:pPr>
        <w:spacing w:line="276"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358E87A0" w14:textId="628BD699"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37F5C531" w14:textId="5D96CC33" w:rsidR="004506F6" w:rsidRDefault="003A110C" w:rsidP="003B205E">
      <w:pPr>
        <w:spacing w:line="276" w:lineRule="auto"/>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3BA09521" w14:textId="516CF1EF"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1A85D4B4" w14:textId="2F3AC314" w:rsidR="004506F6" w:rsidRDefault="003A110C" w:rsidP="003B205E">
      <w:pPr>
        <w:spacing w:line="276" w:lineRule="auto"/>
        <w:rPr>
          <w:rFonts w:ascii="Times" w:hAnsi="Times"/>
        </w:rPr>
      </w:pPr>
      <w:r>
        <w:rPr>
          <w:rFonts w:ascii="Times" w:hAnsi="Times"/>
        </w:rPr>
        <w:t>The in</w:t>
      </w:r>
      <w:r w:rsidR="009F77C6">
        <w:rPr>
          <w:rFonts w:ascii="Times" w:hAnsi="Times"/>
        </w:rPr>
        <w:t>i</w:t>
      </w:r>
      <w:r>
        <w:rPr>
          <w:rFonts w:ascii="Times" w:hAnsi="Times"/>
        </w:rPr>
        <w:t xml:space="preserve">tial phased assembly was then scaffolded </w:t>
      </w:r>
      <w:r w:rsidR="009F77C6">
        <w:rPr>
          <w:rFonts w:ascii="Times" w:hAnsi="Times"/>
        </w:rPr>
        <w:t xml:space="preserve">using the 10X genomics Illumina linked-reads and the software scaff10x &lt;cite&gt;. </w:t>
      </w:r>
    </w:p>
    <w:p w14:paraId="13D7E76A" w14:textId="559D7ADA"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CD58002" w14:textId="63310E59" w:rsidR="004506F6" w:rsidRDefault="004C6FB1" w:rsidP="003B205E">
      <w:pPr>
        <w:spacing w:line="276" w:lineRule="auto"/>
        <w:rPr>
          <w:rFonts w:ascii="Times" w:hAnsi="Times"/>
        </w:rPr>
      </w:pPr>
      <w:r>
        <w:rPr>
          <w:rFonts w:ascii="Times" w:hAnsi="Times"/>
        </w:rPr>
        <w:t xml:space="preserve">We then mapped </w:t>
      </w:r>
      <w:r w:rsidR="00094812">
        <w:rPr>
          <w:rFonts w:ascii="Times" w:hAnsi="Times"/>
        </w:rPr>
        <w:t xml:space="preserve">and formatted </w:t>
      </w:r>
      <w:r>
        <w:rPr>
          <w:rFonts w:ascii="Times" w:hAnsi="Times"/>
        </w:rPr>
        <w:t xml:space="preserve">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w:t>
      </w:r>
      <w:r w:rsidR="00094812">
        <w:rPr>
          <w:rFonts w:ascii="Times" w:hAnsi="Times"/>
        </w:rPr>
        <w:t xml:space="preserve">, </w:t>
      </w:r>
      <w:proofErr w:type="spellStart"/>
      <w:r w:rsidR="00094812">
        <w:rPr>
          <w:rFonts w:ascii="Times" w:hAnsi="Times"/>
        </w:rPr>
        <w:t>bedtools</w:t>
      </w:r>
      <w:proofErr w:type="spellEnd"/>
      <w:r w:rsidR="00094812">
        <w:rPr>
          <w:rFonts w:ascii="Times" w:hAnsi="Times"/>
        </w:rPr>
        <w:t xml:space="preserve"> &lt;CITE&gt;</w:t>
      </w:r>
      <w:r>
        <w:rPr>
          <w:rFonts w:ascii="Times" w:hAnsi="Times"/>
        </w:rPr>
        <w:t xml:space="preserve">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w:t>
      </w:r>
      <w:r w:rsidR="00094812">
        <w:rPr>
          <w:rFonts w:ascii="Times" w:hAnsi="Times"/>
        </w:rPr>
        <w:t xml:space="preserve"> the hi-c reads we performed one round of </w:t>
      </w:r>
      <w:proofErr w:type="spellStart"/>
      <w:r w:rsidR="00094812">
        <w:rPr>
          <w:rFonts w:ascii="Times" w:hAnsi="Times"/>
        </w:rPr>
        <w:t>scaffoldind</w:t>
      </w:r>
      <w:proofErr w:type="spellEnd"/>
      <w:r w:rsidR="00094812">
        <w:rPr>
          <w:rFonts w:ascii="Times" w:hAnsi="Times"/>
        </w:rPr>
        <w:t xml:space="preserve"> with SALSA2 &lt;CITE&gt;.</w:t>
      </w:r>
    </w:p>
    <w:p w14:paraId="059CB6E7" w14:textId="01A4FD6E"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68217E27" w14:textId="745579B8" w:rsidR="004506F6" w:rsidRDefault="00070354" w:rsidP="003B205E">
      <w:pPr>
        <w:spacing w:line="276" w:lineRule="auto"/>
        <w:rPr>
          <w:rFonts w:ascii="Times" w:hAnsi="Times"/>
        </w:rPr>
      </w:pPr>
      <w:r>
        <w:rPr>
          <w:rFonts w:ascii="Times" w:hAnsi="Times"/>
        </w:rPr>
        <w:t xml:space="preserve">In order to achieve a chromosome level assembly we used linkage map data from Lew et al </w:t>
      </w:r>
      <w:r w:rsidR="00A0200A">
        <w:rPr>
          <w:rFonts w:ascii="Times" w:hAnsi="Times"/>
        </w:rPr>
        <w:t>(</w:t>
      </w:r>
      <w:proofErr w:type="gramStart"/>
      <w:r w:rsidR="00A0200A">
        <w:rPr>
          <w:rFonts w:ascii="Times" w:hAnsi="Times"/>
        </w:rPr>
        <w:t>2015)</w:t>
      </w:r>
      <w:r>
        <w:rPr>
          <w:rFonts w:ascii="Times" w:hAnsi="Times"/>
        </w:rPr>
        <w:t>&lt;</w:t>
      </w:r>
      <w:proofErr w:type="gramEnd"/>
      <w:r>
        <w:rPr>
          <w:rFonts w:ascii="Times" w:hAnsi="Times"/>
        </w:rPr>
        <w:t xml:space="preserve">CITE&gt; to anchor scaffolds </w:t>
      </w:r>
      <w:r w:rsidR="007A5BB0">
        <w:rPr>
          <w:rFonts w:ascii="Times" w:hAnsi="Times"/>
        </w:rPr>
        <w:t>onto</w:t>
      </w:r>
      <w:r>
        <w:rPr>
          <w:rFonts w:ascii="Times" w:hAnsi="Times"/>
        </w:rPr>
        <w:t xml:space="preserve"> chromosomes</w:t>
      </w:r>
      <w:r w:rsidR="009B6416">
        <w:rPr>
          <w:rFonts w:ascii="Times" w:hAnsi="Times"/>
        </w:rPr>
        <w:t xml:space="preserve"> using the </w:t>
      </w:r>
      <w:proofErr w:type="spellStart"/>
      <w:r w:rsidR="009B6416">
        <w:rPr>
          <w:rFonts w:ascii="Times" w:hAnsi="Times"/>
        </w:rPr>
        <w:t>Chromonomer</w:t>
      </w:r>
      <w:proofErr w:type="spellEnd"/>
      <w:r w:rsidR="009B6416">
        <w:rPr>
          <w:rFonts w:ascii="Times" w:hAnsi="Times"/>
        </w:rPr>
        <w:t xml:space="preserve"> software</w:t>
      </w:r>
      <w:r>
        <w:rPr>
          <w:rFonts w:ascii="Times" w:hAnsi="Times"/>
        </w:rPr>
        <w:t>.</w:t>
      </w:r>
    </w:p>
    <w:p w14:paraId="5DD301C8" w14:textId="77777777" w:rsidR="00055EE7" w:rsidRDefault="00055EE7" w:rsidP="003B205E">
      <w:pPr>
        <w:spacing w:line="276" w:lineRule="auto"/>
        <w:rPr>
          <w:rFonts w:ascii="Times New Roman" w:eastAsia="Times New Roman" w:hAnsi="Times New Roman" w:cs="Times New Roman"/>
          <w:b/>
          <w:bCs/>
        </w:rPr>
      </w:pPr>
    </w:p>
    <w:p w14:paraId="0361D1CC" w14:textId="5D2B3667" w:rsidR="004506F6" w:rsidRPr="001022B3" w:rsidRDefault="005A48C3" w:rsidP="003B205E">
      <w:pPr>
        <w:spacing w:line="276"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sidR="004506F6">
        <w:rPr>
          <w:rFonts w:ascii="Times New Roman" w:eastAsia="Times New Roman" w:hAnsi="Times New Roman" w:cs="Times New Roman"/>
          <w:b/>
          <w:bCs/>
        </w:rPr>
        <w:t xml:space="preserve"> Ch</w:t>
      </w:r>
      <w:r>
        <w:rPr>
          <w:rFonts w:ascii="Times New Roman" w:eastAsia="Times New Roman" w:hAnsi="Times New Roman" w:cs="Times New Roman"/>
          <w:b/>
          <w:bCs/>
        </w:rPr>
        <w:t>r</w:t>
      </w:r>
      <w:r w:rsidR="004506F6">
        <w:rPr>
          <w:rFonts w:ascii="Times New Roman" w:eastAsia="Times New Roman" w:hAnsi="Times New Roman" w:cs="Times New Roman"/>
          <w:b/>
          <w:bCs/>
        </w:rPr>
        <w:t>omosome Validation</w:t>
      </w:r>
    </w:p>
    <w:p w14:paraId="5ABA27B8" w14:textId="473509F0" w:rsidR="004506F6" w:rsidRDefault="004506F6"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Karyotype</w:t>
      </w:r>
    </w:p>
    <w:p w14:paraId="68111475" w14:textId="774F2CB9" w:rsidR="004506F6" w:rsidRDefault="005A48C3" w:rsidP="003B205E">
      <w:pPr>
        <w:spacing w:line="276" w:lineRule="auto"/>
        <w:rPr>
          <w:rFonts w:ascii="Times" w:hAnsi="Times"/>
        </w:rPr>
      </w:pPr>
      <w:r w:rsidRPr="005A48C3">
        <w:rPr>
          <w:rFonts w:ascii="Times" w:hAnsi="Times"/>
        </w:rPr>
        <w:t>Fish were anesthetized with Colchicine [(10 microliters of 1 mg/ml stock</w:t>
      </w:r>
      <w:r w:rsidR="00FB3872" w:rsidRPr="005A48C3">
        <w:rPr>
          <w:rFonts w:ascii="Times" w:hAnsi="Times"/>
        </w:rPr>
        <w:t>) and</w:t>
      </w:r>
      <w:r w:rsidRPr="005A48C3">
        <w:rPr>
          <w:rFonts w:ascii="Times" w:hAnsi="Times"/>
        </w:rPr>
        <w:t xml:space="preserve"> returned to water. Individual fish lengths were measured. In both cases organs were rinsed, stored in PBS at ambient temperature of the CABA environment.</w:t>
      </w:r>
      <w:r w:rsidR="00FB3872">
        <w:rPr>
          <w:rFonts w:ascii="Times" w:hAnsi="Times"/>
        </w:rPr>
        <w:t xml:space="preserve"> </w:t>
      </w:r>
      <w:r>
        <w:rPr>
          <w:rFonts w:ascii="Times" w:hAnsi="Times"/>
        </w:rPr>
        <w:t>We</w:t>
      </w:r>
      <w:r w:rsidR="00FB3872">
        <w:rPr>
          <w:rFonts w:ascii="Times" w:hAnsi="Times"/>
        </w:rPr>
        <w:t xml:space="preserve"> </w:t>
      </w:r>
      <w:r>
        <w:rPr>
          <w:rFonts w:ascii="Times" w:hAnsi="Times"/>
        </w:rPr>
        <w:t>established</w:t>
      </w:r>
      <w:r w:rsidRPr="005A48C3">
        <w:rPr>
          <w:rFonts w:ascii="Times" w:hAnsi="Times"/>
        </w:rPr>
        <w:t xml:space="preserve"> two spleen pools, one of male (n</w:t>
      </w:r>
      <w:r w:rsidR="00055EE7">
        <w:rPr>
          <w:rFonts w:ascii="Times" w:hAnsi="Times"/>
        </w:rPr>
        <w:t xml:space="preserve"> </w:t>
      </w:r>
      <w:r w:rsidRPr="005A48C3">
        <w:rPr>
          <w:rFonts w:ascii="Times" w:hAnsi="Times"/>
        </w:rPr>
        <w:lastRenderedPageBreak/>
        <w:t xml:space="preserve">= 15), and </w:t>
      </w:r>
      <w:r>
        <w:rPr>
          <w:rFonts w:ascii="Times" w:hAnsi="Times"/>
        </w:rPr>
        <w:t>one of</w:t>
      </w:r>
      <w:r w:rsidRPr="005A48C3">
        <w:rPr>
          <w:rFonts w:ascii="Times" w:hAnsi="Times"/>
        </w:rPr>
        <w:t xml:space="preserve"> female (n</w:t>
      </w:r>
      <w:r w:rsidR="00055EE7">
        <w:rPr>
          <w:rFonts w:ascii="Times" w:hAnsi="Times"/>
        </w:rPr>
        <w:t xml:space="preserve"> </w:t>
      </w:r>
      <w:r w:rsidRPr="005A48C3">
        <w:rPr>
          <w:rFonts w:ascii="Times" w:hAnsi="Times"/>
        </w:rPr>
        <w:t>= 13)</w:t>
      </w:r>
      <w:r>
        <w:rPr>
          <w:rFonts w:ascii="Times" w:hAnsi="Times"/>
        </w:rPr>
        <w:t xml:space="preserve"> specimens</w:t>
      </w:r>
      <w:r w:rsidR="00055EE7">
        <w:rPr>
          <w:rFonts w:ascii="Times" w:hAnsi="Times"/>
        </w:rPr>
        <w:t xml:space="preserve"> and o</w:t>
      </w:r>
      <w:r>
        <w:rPr>
          <w:rFonts w:ascii="Times" w:hAnsi="Times"/>
        </w:rPr>
        <w:t>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sidR="00055EE7">
        <w:rPr>
          <w:rFonts w:ascii="Times" w:hAnsi="Times"/>
        </w:rPr>
        <w:t xml:space="preserve">at </w:t>
      </w:r>
      <w:r w:rsidRPr="005A48C3">
        <w:rPr>
          <w:rFonts w:ascii="Times" w:hAnsi="Times"/>
        </w:rPr>
        <w:t xml:space="preserve">~1000 rpm </w:t>
      </w:r>
      <w:r w:rsidR="00055EE7">
        <w:rPr>
          <w:rFonts w:ascii="Times" w:hAnsi="Times"/>
        </w:rPr>
        <w:t xml:space="preserve">for </w:t>
      </w:r>
      <w:r w:rsidRPr="005A48C3">
        <w:rPr>
          <w:rFonts w:ascii="Times" w:hAnsi="Times"/>
        </w:rPr>
        <w:t>10 min, supernatant hypotonic solution</w:t>
      </w:r>
      <w:r w:rsidR="00055EE7">
        <w:rPr>
          <w:rFonts w:ascii="Times" w:hAnsi="Times"/>
        </w:rPr>
        <w:t xml:space="preserve"> was</w:t>
      </w:r>
      <w:r w:rsidRPr="005A48C3">
        <w:rPr>
          <w:rFonts w:ascii="Times" w:hAnsi="Times"/>
        </w:rPr>
        <w:t xml:space="preserve"> removed and</w:t>
      </w:r>
      <w:r w:rsidR="00055EE7">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sidR="00055EE7">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sidR="00055EE7">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sidR="00055EE7">
        <w:rPr>
          <w:rFonts w:ascii="Times" w:hAnsi="Times"/>
        </w:rPr>
        <w:t>.</w:t>
      </w:r>
      <w:r w:rsidRPr="005A48C3">
        <w:rPr>
          <w:rFonts w:ascii="Times" w:hAnsi="Times"/>
        </w:rPr>
        <w:t xml:space="preserve"> </w:t>
      </w:r>
      <w:r w:rsidR="00055EE7">
        <w:rPr>
          <w:rFonts w:ascii="Times" w:hAnsi="Times"/>
        </w:rPr>
        <w:t xml:space="preserve">We then captured and stored </w:t>
      </w:r>
      <w:r w:rsidRPr="005A48C3">
        <w:rPr>
          <w:rFonts w:ascii="Times" w:hAnsi="Times"/>
        </w:rPr>
        <w:t>image</w:t>
      </w:r>
      <w:r w:rsidR="00055EE7">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w:t>
      </w:r>
      <w:r w:rsidR="00055EE7">
        <w:rPr>
          <w:rFonts w:ascii="Times" w:hAnsi="Times"/>
        </w:rPr>
        <w:t>and</w:t>
      </w:r>
      <w:r>
        <w:rPr>
          <w:rFonts w:ascii="Times" w:hAnsi="Times"/>
        </w:rPr>
        <w:t xml:space="preserve"> determine chromosome number </w:t>
      </w:r>
      <w:r w:rsidR="00055EE7">
        <w:rPr>
          <w:rFonts w:ascii="Times" w:hAnsi="Times"/>
        </w:rPr>
        <w:t>of</w:t>
      </w:r>
      <w:r>
        <w:rPr>
          <w:rFonts w:ascii="Times" w:hAnsi="Times"/>
        </w:rPr>
        <w:t xml:space="preserve"> this species</w:t>
      </w:r>
      <w:r w:rsidR="00055EE7">
        <w:rPr>
          <w:rFonts w:ascii="Times" w:hAnsi="Times"/>
        </w:rPr>
        <w:t xml:space="preserve"> from those images</w:t>
      </w:r>
      <w:r w:rsidRPr="005A48C3">
        <w:rPr>
          <w:rFonts w:ascii="Times" w:hAnsi="Times"/>
        </w:rPr>
        <w:t>.</w:t>
      </w:r>
    </w:p>
    <w:p w14:paraId="06C446FE" w14:textId="77777777" w:rsidR="00055EE7" w:rsidRDefault="00055EE7" w:rsidP="003B205E">
      <w:pPr>
        <w:spacing w:line="276" w:lineRule="auto"/>
        <w:rPr>
          <w:rFonts w:ascii="Times" w:hAnsi="Times"/>
        </w:rPr>
      </w:pPr>
    </w:p>
    <w:p w14:paraId="324C3806" w14:textId="77777777" w:rsidR="00055EE7" w:rsidRPr="004506F6" w:rsidRDefault="00055EE7" w:rsidP="003B205E">
      <w:pPr>
        <w:spacing w:line="276" w:lineRule="auto"/>
        <w:rPr>
          <w:rFonts w:ascii="Times" w:hAnsi="Times"/>
          <w:b/>
          <w:bCs/>
        </w:rPr>
      </w:pPr>
    </w:p>
    <w:p w14:paraId="51F57F96" w14:textId="6E300D86" w:rsidR="00055EE7" w:rsidRPr="00055EE7" w:rsidRDefault="00055EE7" w:rsidP="003B205E">
      <w:pPr>
        <w:spacing w:line="276" w:lineRule="auto"/>
        <w:rPr>
          <w:rFonts w:ascii="Times" w:hAnsi="Times"/>
          <w:b/>
          <w:bCs/>
          <w:u w:val="single"/>
        </w:rPr>
      </w:pPr>
      <w:r>
        <w:rPr>
          <w:rFonts w:ascii="Times" w:hAnsi="Times"/>
          <w:b/>
          <w:bCs/>
          <w:u w:val="single"/>
        </w:rPr>
        <w:t>Results</w:t>
      </w:r>
    </w:p>
    <w:p w14:paraId="6369907A" w14:textId="5FD8DD08" w:rsidR="00055EE7" w:rsidRPr="00D74D42" w:rsidRDefault="003B205E" w:rsidP="003B205E">
      <w:pPr>
        <w:spacing w:line="276" w:lineRule="auto"/>
        <w:rPr>
          <w:rFonts w:ascii="Times" w:hAnsi="Times"/>
          <w:b/>
          <w:bCs/>
        </w:rPr>
      </w:pPr>
      <w:r>
        <w:rPr>
          <w:rFonts w:ascii="Times" w:hAnsi="Times"/>
          <w:b/>
          <w:bCs/>
        </w:rPr>
        <w:t xml:space="preserve">Sampling &amp; </w:t>
      </w:r>
      <w:r w:rsidR="00055EE7" w:rsidRPr="00D74D42">
        <w:rPr>
          <w:rFonts w:ascii="Times" w:hAnsi="Times"/>
          <w:b/>
          <w:bCs/>
        </w:rPr>
        <w:t>DNA Extraction</w:t>
      </w:r>
    </w:p>
    <w:p w14:paraId="143F7494" w14:textId="0E21972B" w:rsidR="004506F6" w:rsidRDefault="003B205E" w:rsidP="003B205E">
      <w:pPr>
        <w:spacing w:line="276" w:lineRule="auto"/>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02A86752" w14:textId="77777777" w:rsidR="00055EE7" w:rsidRDefault="00055EE7" w:rsidP="003B205E">
      <w:pPr>
        <w:spacing w:line="276" w:lineRule="auto"/>
        <w:rPr>
          <w:rFonts w:ascii="Times" w:hAnsi="Times"/>
        </w:rPr>
      </w:pPr>
    </w:p>
    <w:p w14:paraId="7CE4CCEC" w14:textId="77777777" w:rsidR="00055EE7" w:rsidRPr="001022B3" w:rsidRDefault="00055EE7" w:rsidP="003B205E">
      <w:pPr>
        <w:spacing w:line="276"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8D8D42C" w14:textId="2C912A79" w:rsidR="003B205E" w:rsidRDefault="003B205E" w:rsidP="003B205E">
      <w:pPr>
        <w:spacing w:line="276" w:lineRule="auto"/>
        <w:rPr>
          <w:rFonts w:ascii="Times" w:hAnsi="Times"/>
        </w:rPr>
      </w:pPr>
      <w:r>
        <w:rPr>
          <w:rFonts w:ascii="Times" w:hAnsi="Times"/>
        </w:rPr>
        <w:t>One male fish was used for all sequencing used for the male assembly. Due to the low concentration of HMW DNA two separate female fish were used to acquire enough genomic DNA for all the three different sequencing types</w:t>
      </w:r>
      <w:r>
        <w:rPr>
          <w:rFonts w:ascii="Times" w:hAnsi="Times"/>
        </w:rPr>
        <w:t xml:space="preserve">. </w:t>
      </w:r>
    </w:p>
    <w:p w14:paraId="58173CD2" w14:textId="77777777" w:rsidR="003B205E" w:rsidRPr="003B205E" w:rsidRDefault="003B205E" w:rsidP="003B205E">
      <w:pPr>
        <w:spacing w:line="276" w:lineRule="auto"/>
        <w:rPr>
          <w:rFonts w:ascii="Times New Roman" w:eastAsia="Times New Roman" w:hAnsi="Times New Roman" w:cs="Times New Roman"/>
        </w:rPr>
      </w:pPr>
    </w:p>
    <w:p w14:paraId="7096839A" w14:textId="39B110A8" w:rsidR="00055EE7" w:rsidRDefault="00055EE7"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Linked reads</w:t>
      </w:r>
    </w:p>
    <w:p w14:paraId="45287403" w14:textId="78BC29EE" w:rsidR="000D3333" w:rsidRDefault="00055EE7" w:rsidP="003B205E">
      <w:pPr>
        <w:spacing w:line="276" w:lineRule="auto"/>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sidR="003B205E">
        <w:rPr>
          <w:rFonts w:ascii="Times New Roman" w:eastAsia="Times New Roman" w:hAnsi="Times New Roman" w:cs="Times New Roman"/>
        </w:rPr>
        <w:t xml:space="preserve"> report coverage</w:t>
      </w:r>
    </w:p>
    <w:p w14:paraId="3D7C4879"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Long reads</w:t>
      </w:r>
    </w:p>
    <w:p w14:paraId="63F52C30" w14:textId="65050C01" w:rsidR="000D3333" w:rsidRPr="003B205E" w:rsidRDefault="000D3333" w:rsidP="003B205E">
      <w:pPr>
        <w:spacing w:line="276" w:lineRule="auto"/>
        <w:rPr>
          <w:rFonts w:ascii="Times New Roman" w:eastAsia="Times New Roman" w:hAnsi="Times New Roman" w:cs="Times New Roma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r w:rsidR="003B205E">
        <w:rPr>
          <w:rFonts w:ascii="Times New Roman" w:eastAsia="Times New Roman" w:hAnsi="Times New Roman" w:cs="Times New Roman"/>
        </w:rPr>
        <w:t>give coverage</w:t>
      </w:r>
    </w:p>
    <w:p w14:paraId="4FAD0C4C" w14:textId="77777777" w:rsidR="000D3333" w:rsidRDefault="000D3333" w:rsidP="003B205E">
      <w:pPr>
        <w:spacing w:line="276" w:lineRule="auto"/>
        <w:rPr>
          <w:rFonts w:ascii="Times" w:hAnsi="Times"/>
        </w:rPr>
      </w:pPr>
      <w:r>
        <w:rPr>
          <w:rFonts w:ascii="Times" w:hAnsi="Times"/>
          <w:i/>
          <w:iCs/>
        </w:rPr>
        <w:t>Hi-C Chromatin Confirmation Capture</w:t>
      </w:r>
    </w:p>
    <w:p w14:paraId="7D5F1FAA" w14:textId="49F12402" w:rsidR="00055EE7" w:rsidRDefault="003B205E" w:rsidP="003B205E">
      <w:pPr>
        <w:spacing w:line="276" w:lineRule="auto"/>
        <w:rPr>
          <w:rFonts w:ascii="Times New Roman" w:eastAsia="Times New Roman" w:hAnsi="Times New Roman" w:cs="Times New Roman"/>
        </w:rPr>
      </w:pPr>
      <w:proofErr w:type="spellStart"/>
      <w:r>
        <w:rPr>
          <w:rFonts w:ascii="Times New Roman" w:eastAsia="Times New Roman" w:hAnsi="Times New Roman" w:cs="Times New Roman"/>
        </w:rPr>
        <w:t>T</w:t>
      </w:r>
      <w:r w:rsidR="000D3333">
        <w:rPr>
          <w:rFonts w:ascii="Times New Roman" w:eastAsia="Times New Roman" w:hAnsi="Times New Roman" w:cs="Times New Roman"/>
        </w:rPr>
        <w:t>ktktk</w:t>
      </w:r>
      <w:proofErr w:type="spellEnd"/>
      <w:r>
        <w:rPr>
          <w:rFonts w:ascii="Times New Roman" w:eastAsia="Times New Roman" w:hAnsi="Times New Roman" w:cs="Times New Roman"/>
        </w:rPr>
        <w:t xml:space="preserve"> </w:t>
      </w:r>
      <w:r>
        <w:rPr>
          <w:rFonts w:ascii="Times New Roman" w:eastAsia="Times New Roman" w:hAnsi="Times New Roman" w:cs="Times New Roman"/>
        </w:rPr>
        <w:t>give coverage</w:t>
      </w:r>
    </w:p>
    <w:p w14:paraId="0534AA4F" w14:textId="77777777" w:rsidR="00055EE7" w:rsidRDefault="00055EE7" w:rsidP="003B205E">
      <w:pPr>
        <w:spacing w:line="276" w:lineRule="auto"/>
        <w:rPr>
          <w:rFonts w:ascii="Times New Roman" w:eastAsia="Times New Roman" w:hAnsi="Times New Roman" w:cs="Times New Roman"/>
        </w:rPr>
      </w:pPr>
    </w:p>
    <w:p w14:paraId="7C987B19" w14:textId="77777777" w:rsidR="00055EE7" w:rsidRPr="001022B3" w:rsidRDefault="00055EE7" w:rsidP="003B205E">
      <w:pPr>
        <w:spacing w:line="276"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0B76C0A" w14:textId="77777777" w:rsidR="00055EE7" w:rsidRDefault="00055EE7"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7B87C26" w14:textId="752153E5" w:rsidR="00055EE7" w:rsidRDefault="00055EE7" w:rsidP="003B205E">
      <w:pPr>
        <w:spacing w:line="276" w:lineRule="auto"/>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p>
    <w:p w14:paraId="1B7F8058" w14:textId="77777777" w:rsidR="00055EE7" w:rsidRDefault="00055EE7" w:rsidP="003B205E">
      <w:pPr>
        <w:spacing w:line="276" w:lineRule="auto"/>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33AC85DF" w14:textId="1425F036" w:rsidR="00055EE7" w:rsidRDefault="000D3333" w:rsidP="003B205E">
      <w:pPr>
        <w:spacing w:line="276" w:lineRule="auto"/>
        <w:rPr>
          <w:rFonts w:ascii="Times" w:hAnsi="Times"/>
        </w:rPr>
      </w:pPr>
      <w:proofErr w:type="spellStart"/>
      <w:r>
        <w:rPr>
          <w:rFonts w:ascii="Times" w:hAnsi="Times"/>
        </w:rPr>
        <w:t>T</w:t>
      </w:r>
      <w:r w:rsidR="00055EE7">
        <w:rPr>
          <w:rFonts w:ascii="Times" w:hAnsi="Times"/>
        </w:rPr>
        <w:t>ktktk</w:t>
      </w:r>
      <w:proofErr w:type="spellEnd"/>
    </w:p>
    <w:p w14:paraId="0E7CF6AD" w14:textId="77777777" w:rsidR="000D3333" w:rsidRPr="001022B3" w:rsidRDefault="000D3333" w:rsidP="003B205E">
      <w:pPr>
        <w:spacing w:line="276"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6B100105"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6004032B" w14:textId="070869FE" w:rsidR="000D3333" w:rsidRDefault="000D3333" w:rsidP="003B205E">
      <w:pPr>
        <w:spacing w:line="276" w:lineRule="auto"/>
        <w:rPr>
          <w:rFonts w:ascii="Times" w:hAnsi="Times"/>
        </w:rPr>
      </w:pPr>
      <w:proofErr w:type="spellStart"/>
      <w:r>
        <w:rPr>
          <w:rFonts w:ascii="Times" w:hAnsi="Times"/>
        </w:rPr>
        <w:t>tktktk</w:t>
      </w:r>
      <w:proofErr w:type="spellEnd"/>
      <w:r>
        <w:rPr>
          <w:rFonts w:ascii="Times" w:hAnsi="Times"/>
        </w:rPr>
        <w:t xml:space="preserve"> </w:t>
      </w:r>
    </w:p>
    <w:p w14:paraId="14FA6742"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65581243" w14:textId="62191E75" w:rsidR="000D3333" w:rsidRDefault="000D3333" w:rsidP="003B205E">
      <w:pPr>
        <w:spacing w:line="276" w:lineRule="auto"/>
        <w:rPr>
          <w:rFonts w:ascii="Times" w:hAnsi="Times"/>
        </w:rPr>
      </w:pPr>
      <w:proofErr w:type="spellStart"/>
      <w:r>
        <w:rPr>
          <w:rFonts w:ascii="Times" w:hAnsi="Times"/>
        </w:rPr>
        <w:t>tktkt</w:t>
      </w:r>
      <w:proofErr w:type="spellEnd"/>
    </w:p>
    <w:p w14:paraId="7EC17285"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E5364E1" w14:textId="0A369538" w:rsidR="000D3333" w:rsidRDefault="000D3333" w:rsidP="003B205E">
      <w:pPr>
        <w:spacing w:line="276" w:lineRule="auto"/>
        <w:rPr>
          <w:rFonts w:ascii="Times" w:hAnsi="Times"/>
        </w:rPr>
      </w:pPr>
      <w:proofErr w:type="spellStart"/>
      <w:r>
        <w:rPr>
          <w:rFonts w:ascii="Times" w:hAnsi="Times"/>
        </w:rPr>
        <w:lastRenderedPageBreak/>
        <w:t>tktktk</w:t>
      </w:r>
      <w:proofErr w:type="spellEnd"/>
    </w:p>
    <w:p w14:paraId="405202A6"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253C7E43" w14:textId="595ADED0" w:rsidR="000D3333" w:rsidRDefault="000D3333" w:rsidP="003B205E">
      <w:pPr>
        <w:spacing w:line="276" w:lineRule="auto"/>
        <w:rPr>
          <w:rFonts w:ascii="Times" w:hAnsi="Times"/>
        </w:rPr>
      </w:pPr>
      <w:proofErr w:type="spellStart"/>
      <w:r>
        <w:rPr>
          <w:rFonts w:ascii="Times" w:hAnsi="Times"/>
        </w:rPr>
        <w:t>tktktk</w:t>
      </w:r>
      <w:proofErr w:type="spellEnd"/>
    </w:p>
    <w:p w14:paraId="1CC48FA8" w14:textId="77777777" w:rsidR="000D3333" w:rsidRDefault="000D3333" w:rsidP="003B205E">
      <w:pPr>
        <w:spacing w:line="276" w:lineRule="auto"/>
        <w:rPr>
          <w:rFonts w:ascii="Times New Roman" w:eastAsia="Times New Roman" w:hAnsi="Times New Roman" w:cs="Times New Roman"/>
          <w:b/>
          <w:bCs/>
        </w:rPr>
      </w:pPr>
    </w:p>
    <w:p w14:paraId="3BC7E62A" w14:textId="77777777" w:rsidR="000D3333" w:rsidRPr="001022B3" w:rsidRDefault="000D3333" w:rsidP="003B205E">
      <w:pPr>
        <w:spacing w:line="276"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ED5B3B1" w14:textId="77777777" w:rsidR="000D3333" w:rsidRDefault="000D3333" w:rsidP="003B205E">
      <w:pPr>
        <w:spacing w:line="276" w:lineRule="auto"/>
        <w:rPr>
          <w:rFonts w:ascii="Times New Roman" w:eastAsia="Times New Roman" w:hAnsi="Times New Roman" w:cs="Times New Roman"/>
        </w:rPr>
      </w:pPr>
      <w:r>
        <w:rPr>
          <w:rFonts w:ascii="Times New Roman" w:eastAsia="Times New Roman" w:hAnsi="Times New Roman" w:cs="Times New Roman"/>
          <w:i/>
          <w:iCs/>
        </w:rPr>
        <w:t>Karyotype</w:t>
      </w:r>
    </w:p>
    <w:p w14:paraId="005742D7" w14:textId="0C26DA5D" w:rsidR="000D3333" w:rsidRDefault="000D3333" w:rsidP="003B205E">
      <w:pPr>
        <w:spacing w:line="276" w:lineRule="auto"/>
        <w:rPr>
          <w:rFonts w:ascii="Times" w:hAnsi="Times"/>
        </w:rPr>
      </w:pPr>
      <w:proofErr w:type="spellStart"/>
      <w:r>
        <w:rPr>
          <w:rFonts w:ascii="Times" w:hAnsi="Times"/>
        </w:rPr>
        <w:t>Tktktk</w:t>
      </w:r>
      <w:proofErr w:type="spellEnd"/>
    </w:p>
    <w:p w14:paraId="0188B03A" w14:textId="4993E6A5" w:rsidR="000D3333" w:rsidRDefault="000D3333" w:rsidP="003B205E">
      <w:pPr>
        <w:spacing w:line="276" w:lineRule="auto"/>
        <w:rPr>
          <w:rFonts w:ascii="Times" w:hAnsi="Times"/>
        </w:rPr>
      </w:pPr>
    </w:p>
    <w:p w14:paraId="4A041F02" w14:textId="5E13E3D9" w:rsidR="000D3333" w:rsidRDefault="000D3333" w:rsidP="003B205E">
      <w:pPr>
        <w:spacing w:line="276" w:lineRule="auto"/>
        <w:rPr>
          <w:rFonts w:ascii="Times" w:hAnsi="Times"/>
          <w:b/>
          <w:bCs/>
          <w:u w:val="single"/>
        </w:rPr>
      </w:pPr>
      <w:r>
        <w:rPr>
          <w:rFonts w:ascii="Times" w:hAnsi="Times"/>
          <w:b/>
          <w:bCs/>
          <w:u w:val="single"/>
        </w:rPr>
        <w:t>Discussion</w:t>
      </w:r>
    </w:p>
    <w:p w14:paraId="3C18E136" w14:textId="795363BD" w:rsidR="000D3333" w:rsidRDefault="00C93007" w:rsidP="003B205E">
      <w:pPr>
        <w:spacing w:line="276" w:lineRule="auto"/>
        <w:rPr>
          <w:rFonts w:ascii="Times" w:hAnsi="Times"/>
        </w:rPr>
      </w:pPr>
      <w:proofErr w:type="spellStart"/>
      <w:r>
        <w:rPr>
          <w:rFonts w:ascii="Times" w:hAnsi="Times"/>
        </w:rPr>
        <w:t>T</w:t>
      </w:r>
      <w:r w:rsidR="000D3333">
        <w:rPr>
          <w:rFonts w:ascii="Times" w:hAnsi="Times"/>
        </w:rPr>
        <w:t>ktktk</w:t>
      </w:r>
      <w:proofErr w:type="spellEnd"/>
    </w:p>
    <w:p w14:paraId="44227A76" w14:textId="0F263D47" w:rsidR="00C93007" w:rsidRDefault="00C93007" w:rsidP="003B205E">
      <w:pPr>
        <w:spacing w:line="276" w:lineRule="auto"/>
        <w:rPr>
          <w:rFonts w:ascii="Times" w:hAnsi="Times"/>
        </w:rPr>
      </w:pPr>
    </w:p>
    <w:p w14:paraId="49098AC2" w14:textId="4B2F382F" w:rsidR="00E72B58" w:rsidRDefault="00E72B58" w:rsidP="003B205E">
      <w:pPr>
        <w:spacing w:line="276" w:lineRule="auto"/>
        <w:rPr>
          <w:rFonts w:ascii="Times" w:hAnsi="Times"/>
        </w:rPr>
      </w:pPr>
      <w:r>
        <w:rPr>
          <w:rFonts w:ascii="Times" w:hAnsi="Times"/>
        </w:rPr>
        <w:br w:type="page"/>
      </w:r>
    </w:p>
    <w:p w14:paraId="6D8B4F7E" w14:textId="77777777" w:rsidR="00C93007" w:rsidRDefault="00C93007" w:rsidP="003B205E">
      <w:pPr>
        <w:spacing w:line="276" w:lineRule="auto"/>
        <w:rPr>
          <w:rFonts w:ascii="Times" w:hAnsi="Times"/>
        </w:rPr>
      </w:pPr>
    </w:p>
    <w:p w14:paraId="0CFA1CBF" w14:textId="1D7ED111" w:rsidR="00C93007" w:rsidRDefault="00C93007" w:rsidP="003B205E">
      <w:pPr>
        <w:spacing w:line="276" w:lineRule="auto"/>
        <w:rPr>
          <w:rFonts w:ascii="Times" w:hAnsi="Times"/>
          <w:b/>
          <w:bCs/>
          <w:u w:val="single"/>
        </w:rPr>
      </w:pPr>
      <w:r w:rsidRPr="00C93007">
        <w:rPr>
          <w:rFonts w:ascii="Times" w:hAnsi="Times"/>
          <w:b/>
          <w:bCs/>
          <w:u w:val="single"/>
        </w:rPr>
        <w:t>Tables &amp; Figures</w:t>
      </w:r>
    </w:p>
    <w:p w14:paraId="14E8FB67" w14:textId="77777777" w:rsidR="00E72B58" w:rsidRPr="00D417D1" w:rsidRDefault="00E72B58" w:rsidP="003B205E">
      <w:pPr>
        <w:spacing w:line="276" w:lineRule="auto"/>
        <w:rPr>
          <w:rFonts w:ascii="Times New Roman" w:eastAsia="Times New Roman" w:hAnsi="Times New Roman" w:cs="Times New Roman"/>
        </w:rPr>
      </w:pPr>
      <w:commentRangeStart w:id="1"/>
      <w:r w:rsidRPr="00E72B58">
        <w:rPr>
          <w:rFonts w:ascii="Times New Roman" w:eastAsia="Times New Roman" w:hAnsi="Times New Roman" w:cs="Times New Roman"/>
          <w:b/>
          <w:bCs/>
        </w:rPr>
        <w:t>Table 1</w:t>
      </w:r>
      <w:commentRangeEnd w:id="1"/>
      <w:r>
        <w:rPr>
          <w:rStyle w:val="CommentReference"/>
        </w:rPr>
        <w:commentReference w:id="1"/>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E72B58" w:rsidRPr="00D417D1" w14:paraId="4597B0ED" w14:textId="77777777" w:rsidTr="0048686E">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49015351" w14:textId="77777777" w:rsidR="00E72B58" w:rsidRPr="00D417D1" w:rsidRDefault="00E72B58" w:rsidP="003B205E">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52E62D68" w14:textId="77777777" w:rsidR="00E72B58" w:rsidRPr="00D417D1" w:rsidRDefault="00E72B58" w:rsidP="003B205E">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6368C698" w14:textId="77777777" w:rsidR="00E72B58" w:rsidRPr="00D417D1" w:rsidRDefault="00E72B58" w:rsidP="003B205E">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E72B58" w:rsidRPr="00D417D1" w14:paraId="19F5E93C"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676B49AA" w14:textId="77777777" w:rsidR="00E72B58" w:rsidRPr="00D417D1" w:rsidRDefault="00E72B58" w:rsidP="003B205E">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E72B58" w:rsidRPr="00D417D1" w14:paraId="70FB65B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A015A8C" w14:textId="77777777" w:rsidR="00E72B58" w:rsidRPr="00D417D1" w:rsidRDefault="00E72B58" w:rsidP="003B205E">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E72B58" w:rsidRPr="00D417D1" w14:paraId="00DCD52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7A8B9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334A76A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4AB79BB2" w14:textId="77777777" w:rsidR="00E72B58" w:rsidRPr="00C933E6"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6A80F90C"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2E9282F"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35B75AB5"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61FA99B" w14:textId="67A1FA96"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A8B5C" w14:textId="2F6599B5"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7B2E8C61" w14:textId="77777777" w:rsidTr="0048686E">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0DF3D23"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3F396A9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8BBEF77" w14:textId="468D71C6"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CDE6751"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78938C6E"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3CC4C1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0F90DD83"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38EB06C" w14:textId="5BD290C6"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4130429" w14:textId="37BC2764"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0237322B"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F7F5B9C"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3EA4F0E"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EE7AEB1" w14:textId="453147B9"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092597A4" w14:textId="077A5770"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E72B58" w:rsidRPr="00D417D1" w14:paraId="4B5216C2"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A8C48F5"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12D78E5D" w14:textId="77777777" w:rsidR="00E72B58" w:rsidRPr="00D417D1" w:rsidRDefault="00E72B58" w:rsidP="003B205E">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727D4878"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3C4B3532" w14:textId="77777777" w:rsidTr="0048686E">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273FF15C" w14:textId="77777777" w:rsidR="00E72B58" w:rsidRPr="00D417D1" w:rsidRDefault="00E72B58" w:rsidP="003B205E">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5B1B2AF1" w14:textId="77777777" w:rsidR="00E72B58" w:rsidRPr="00C933E6" w:rsidRDefault="00E72B58" w:rsidP="003B205E">
            <w:pPr>
              <w:jc w:val="center"/>
              <w:rPr>
                <w:rFonts w:ascii="Times New Roman" w:eastAsia="Times New Roman" w:hAnsi="Times New Roman" w:cs="Times New Roman"/>
              </w:rPr>
            </w:pPr>
          </w:p>
        </w:tc>
      </w:tr>
      <w:tr w:rsidR="00E72B58" w:rsidRPr="00D417D1" w14:paraId="7CBEE3D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C448A3E"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C784683"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D35EF34" w14:textId="77777777"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92648AC"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7E6898B5"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236DA5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D63EAF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0D3AD783" w14:textId="77777777"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256A69C6"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33980D36"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0DB75869"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4DC762F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752CD873"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5478A67E"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2F552840"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6B3F977F"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01A3DCE6" w14:textId="77777777" w:rsidR="00E72B58" w:rsidRPr="00D417D1" w:rsidRDefault="00E72B58" w:rsidP="003B205E">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065E1D7A"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639D9475"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E72B58" w:rsidRPr="00D417D1" w14:paraId="3FEC23ED"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0F5EE5F"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6AB86"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51AEF4A4"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4ACF63E1"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2B0799"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E72B58" w:rsidRPr="00D417D1" w14:paraId="364D7831"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378CC7"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1B206033"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41736F4" w14:textId="77777777"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9A411D8"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E72B58" w:rsidRPr="00D417D1" w14:paraId="28C49F91"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508B8C8"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AA5A75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5011E13D" w14:textId="77777777"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58FACE2E"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E72B58" w:rsidRPr="00D417D1" w14:paraId="4FFF72C9"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A2A43E3"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27B1682"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271B582A" w14:textId="77777777" w:rsidR="00E72B58" w:rsidRPr="00C933E6" w:rsidRDefault="00E72B58" w:rsidP="003B205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5F11FC0D"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E72B58" w:rsidRPr="00D417D1" w14:paraId="1653FF69"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5E370B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lastRenderedPageBreak/>
              <w:t>c. Assembly</w:t>
            </w:r>
          </w:p>
        </w:tc>
        <w:tc>
          <w:tcPr>
            <w:tcW w:w="3735" w:type="dxa"/>
            <w:tcBorders>
              <w:bottom w:val="single" w:sz="8" w:space="0" w:color="000001"/>
              <w:right w:val="single" w:sz="8" w:space="0" w:color="C5BEB0"/>
            </w:tcBorders>
            <w:shd w:val="clear" w:color="auto" w:fill="auto"/>
          </w:tcPr>
          <w:p w14:paraId="51682BAB"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4601D62"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396D2461"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F7A2B93"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CE6645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2DA54C4E"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07AFD1D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B196120"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E72B58" w:rsidRPr="00D417D1" w14:paraId="1DF22ECE"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F119D9C"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61D8639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57112FC"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76F2950D"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EFA65D5"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172183C8"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7BC95C9B"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4BF4600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34CFF8B"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E72B58" w:rsidRPr="00D417D1" w14:paraId="686C141A"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914889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23C7F9F8"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49CD6A19"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21A2481F"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54C0D2E" w14:textId="77777777" w:rsidR="00E72B58" w:rsidRPr="00C933E6" w:rsidRDefault="00E72B58" w:rsidP="003B205E">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E72B58" w:rsidRPr="00D417D1" w14:paraId="77BEAEC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B59FC1"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E72B58" w:rsidRPr="00D417D1" w14:paraId="060B8D24"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944690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07D1B51"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5A8D9EA2" w14:textId="77777777" w:rsidR="00E72B58" w:rsidRPr="00C933E6"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E72B58" w:rsidRPr="00D417D1" w14:paraId="32BAD447"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4324652"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7C059A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493C5FC4"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2C32C4F6"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E72B58" w:rsidRPr="00D417D1" w14:paraId="61ECA7B3"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46E898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5F9DC7F1"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430C5D97"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4C6F390E"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E72B58" w:rsidRPr="00D417D1" w14:paraId="109E2149"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EEA6128"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E72B58" w:rsidRPr="00D417D1" w14:paraId="2D42BDEE"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D6FBAA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62573C1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47A8AEB2"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06DB0B87"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47D1013"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7CDEA71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Temporal Ne</w:t>
            </w:r>
          </w:p>
          <w:p w14:paraId="04BCA5FA"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54381719"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E72B58" w:rsidRPr="00D417D1" w14:paraId="278B98BB"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C55EDAC" w14:textId="77777777" w:rsidR="00E72B58" w:rsidRPr="00C933E6" w:rsidRDefault="00E72B58" w:rsidP="003B205E">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E72B58" w:rsidRPr="00D417D1" w14:paraId="0CA2679B"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16F0F15"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E72B58" w:rsidRPr="00D417D1" w14:paraId="56E80E3C"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D6D6A0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890AF1"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1975CA8C" w14:textId="77777777" w:rsidR="00E72B58" w:rsidRPr="00C933E6"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7E84B093"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F77088A"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348F4976"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7801F799" w14:textId="77777777" w:rsidR="00E72B58" w:rsidRPr="00C933E6"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43153244"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376EB51"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442E5C4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1966E60" w14:textId="77777777" w:rsidR="00E72B58" w:rsidRPr="00C933E6"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1EA54B0A"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1F3628EE"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lastRenderedPageBreak/>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BCCFE36"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02414FF6" w14:textId="77777777" w:rsidR="00E72B58" w:rsidRPr="00D417D1"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193D15F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63C7ABA" w14:textId="77777777" w:rsidR="00E72B58" w:rsidRPr="00D417D1" w:rsidRDefault="00E72B58" w:rsidP="003B205E">
            <w:pPr>
              <w:rPr>
                <w:rFonts w:ascii="Times New Roman" w:eastAsia="Times New Roman" w:hAnsi="Times New Roman" w:cs="Times New Roman"/>
                <w:b/>
              </w:rPr>
            </w:pPr>
            <w:r w:rsidRPr="00D417D1">
              <w:rPr>
                <w:rFonts w:ascii="Times New Roman" w:eastAsia="Times New Roman" w:hAnsi="Times New Roman" w:cs="Times New Roman"/>
                <w:b/>
              </w:rPr>
              <w:t>Task 3.2 Preparation and sequencing of individuals</w:t>
            </w:r>
          </w:p>
        </w:tc>
      </w:tr>
      <w:tr w:rsidR="00E72B58" w:rsidRPr="00D417D1" w14:paraId="6AF87D72"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780DA95"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54E59E7"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29DBA93E" w14:textId="77777777" w:rsidR="00E72B58" w:rsidRPr="00D417D1"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570184D8"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9F17B05"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20094B5B"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1F9CA20D" w14:textId="77777777" w:rsidR="00E72B58" w:rsidRPr="00D417D1"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45F98615"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0522E2E"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1BC28124"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FE1013F" w14:textId="77777777" w:rsidR="00E72B58" w:rsidRPr="00D417D1" w:rsidRDefault="00E72B58" w:rsidP="003B205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73F3D701" w14:textId="77777777" w:rsidTr="0048686E">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1099B65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E72B58" w:rsidRPr="00D417D1" w14:paraId="1441C549"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6C8C273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57C856F2"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3BBC5B27"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401CDD2" w14:textId="77777777" w:rsidR="00E72B58" w:rsidRPr="00D417D1" w:rsidRDefault="00E72B58" w:rsidP="003B205E">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E72B58" w:rsidRPr="00D417D1" w14:paraId="51B6DBDA"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3A3A4CC0"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99F234F"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191A8B6E" w14:textId="77777777" w:rsidR="00E72B58" w:rsidRPr="00D417D1" w:rsidRDefault="00E72B58" w:rsidP="003B205E">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2A63CCDC" w14:textId="77777777" w:rsidR="00E72B58" w:rsidRPr="00D417D1" w:rsidRDefault="00E72B58" w:rsidP="003B205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3CEFA3AD"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6F1D226B"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4BBE561C"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5FFA581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22128E73" w14:textId="77777777" w:rsidR="00E72B58" w:rsidRPr="00D417D1" w:rsidRDefault="00E72B58" w:rsidP="003B205E">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1770198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5066EBC7" w14:textId="77777777" w:rsidR="00E72B58" w:rsidRPr="00D417D1" w:rsidRDefault="00E72B58" w:rsidP="003B205E">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E72B58" w:rsidRPr="00D417D1" w14:paraId="2232CF94"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28FD031" w14:textId="77777777" w:rsidR="00E72B58" w:rsidRPr="00D417D1" w:rsidRDefault="00E72B58" w:rsidP="003B205E">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E72B58" w:rsidRPr="00D417D1" w14:paraId="2F09DC5F"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2522A33"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75299A4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58116984"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321D91B3"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858062D"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53F1A1C5"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77D7EFF5"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604DE811"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36B5812"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381E6E6D"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27F14CF"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6472D4E5"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7CCCE17" w14:textId="77777777" w:rsidR="00E72B58" w:rsidRPr="00D417D1" w:rsidRDefault="00E72B58" w:rsidP="003B205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70B00C6"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C29A383" w14:textId="77777777" w:rsidR="00E72B58" w:rsidRPr="00C933E6" w:rsidRDefault="00E72B58" w:rsidP="003B205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E72B58" w:rsidRPr="00D417D1" w14:paraId="4E3900D1"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45E3C38" w14:textId="77777777" w:rsidR="00E72B58" w:rsidRPr="00C933E6" w:rsidRDefault="00E72B58" w:rsidP="003B205E">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E72B58" w:rsidRPr="00D417D1" w14:paraId="78D55EF1"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E12EE9"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08D18A72"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69B8FD2C" w14:textId="77777777" w:rsidR="00E72B58" w:rsidRPr="00D417D1" w:rsidRDefault="00E72B58" w:rsidP="003B205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E72B58" w:rsidRPr="00D417D1" w14:paraId="04C30926"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2CA83B36"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4CF4639A" w14:textId="77777777" w:rsidR="00E72B58" w:rsidRPr="00D417D1" w:rsidRDefault="00E72B58" w:rsidP="003B205E">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569DF4BE" w14:textId="77777777" w:rsidR="00E72B58" w:rsidRPr="00D417D1" w:rsidRDefault="00E72B58" w:rsidP="003B205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2D1EE18" w14:textId="7AA7FAC3" w:rsidR="00E72B58" w:rsidRDefault="00E72B58" w:rsidP="003B205E">
      <w:pPr>
        <w:spacing w:line="276" w:lineRule="auto"/>
        <w:rPr>
          <w:rFonts w:ascii="Times New Roman" w:eastAsia="Times New Roman" w:hAnsi="Times New Roman" w:cs="Times New Roman"/>
          <w:b/>
        </w:rPr>
      </w:pPr>
    </w:p>
    <w:p w14:paraId="194C0859" w14:textId="4935EB6F" w:rsidR="00E72B58" w:rsidRDefault="00E72B58" w:rsidP="003B205E">
      <w:pPr>
        <w:spacing w:line="276" w:lineRule="auto"/>
        <w:rPr>
          <w:rFonts w:ascii="Times New Roman" w:eastAsia="Times New Roman" w:hAnsi="Times New Roman" w:cs="Times New Roman"/>
          <w:b/>
        </w:rPr>
      </w:pPr>
      <w:r>
        <w:rPr>
          <w:rFonts w:ascii="Times New Roman" w:eastAsia="Times New Roman" w:hAnsi="Times New Roman" w:cs="Times New Roman"/>
          <w:b/>
        </w:rPr>
        <w:br w:type="page"/>
      </w:r>
    </w:p>
    <w:p w14:paraId="3495E6C7" w14:textId="77777777" w:rsidR="00E72B58" w:rsidRDefault="00E72B58" w:rsidP="003B205E">
      <w:pPr>
        <w:spacing w:line="276" w:lineRule="auto"/>
        <w:rPr>
          <w:rFonts w:ascii="Times New Roman" w:eastAsia="Times New Roman" w:hAnsi="Times New Roman" w:cs="Times New Roman"/>
          <w:b/>
        </w:rPr>
      </w:pPr>
    </w:p>
    <w:p w14:paraId="6F04E501" w14:textId="75C337E2" w:rsidR="00E72B58" w:rsidRDefault="00E72B58" w:rsidP="003B205E">
      <w:pPr>
        <w:spacing w:line="276" w:lineRule="auto"/>
        <w:rPr>
          <w:rFonts w:ascii="Times New Roman" w:eastAsia="Times New Roman" w:hAnsi="Times New Roman" w:cs="Times New Roman"/>
        </w:rPr>
      </w:pPr>
      <w:r>
        <w:rPr>
          <w:rFonts w:ascii="Times New Roman" w:eastAsia="Times New Roman" w:hAnsi="Times New Roman" w:cs="Times New Roman"/>
          <w:b/>
        </w:rPr>
        <w:t xml:space="preserve">Table </w:t>
      </w:r>
      <w:r>
        <w:rPr>
          <w:rFonts w:ascii="Times New Roman" w:eastAsia="Times New Roman" w:hAnsi="Times New Roman" w:cs="Times New Roman"/>
          <w:b/>
        </w:rPr>
        <w:t>2</w:t>
      </w:r>
      <w:r>
        <w:rPr>
          <w:rFonts w:ascii="Times New Roman" w:eastAsia="Times New Roman" w:hAnsi="Times New Roman" w:cs="Times New Roman"/>
          <w:b/>
        </w:rPr>
        <w:t xml:space="preserve">.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5D43BFE7" w14:textId="77777777" w:rsidR="00E72B58" w:rsidRPr="00D96AC9" w:rsidRDefault="00E72B58" w:rsidP="003B205E">
      <w:pPr>
        <w:spacing w:line="276" w:lineRule="auto"/>
        <w:rPr>
          <w:rFonts w:ascii="Times New Roman" w:eastAsia="Times New Roman" w:hAnsi="Times New Roman" w:cs="Times New Roman"/>
          <w:b/>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5"/>
        <w:gridCol w:w="1179"/>
        <w:gridCol w:w="1858"/>
        <w:gridCol w:w="1377"/>
        <w:gridCol w:w="1497"/>
        <w:gridCol w:w="1390"/>
      </w:tblGrid>
      <w:tr w:rsidR="00E72B58" w:rsidRPr="006049A0" w14:paraId="66787154" w14:textId="2A5AD0EF" w:rsidTr="00E72B58">
        <w:tc>
          <w:tcPr>
            <w:tcW w:w="14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9D24AFB" w14:textId="77777777" w:rsidR="00E72B58" w:rsidRPr="006049A0" w:rsidRDefault="00E72B58" w:rsidP="003B205E">
            <w:pPr>
              <w:ind w:hanging="10"/>
              <w:jc w:val="center"/>
              <w:rPr>
                <w:rFonts w:ascii="Times New Roman" w:hAnsi="Times New Roman" w:cs="Times New Roman"/>
                <w:b/>
              </w:rPr>
            </w:pPr>
            <w:r w:rsidRPr="006049A0">
              <w:rPr>
                <w:rFonts w:ascii="Times New Roman" w:hAnsi="Times New Roman" w:cs="Times New Roman"/>
                <w:b/>
              </w:rPr>
              <w:t>Trip Number</w:t>
            </w:r>
          </w:p>
        </w:tc>
        <w:tc>
          <w:tcPr>
            <w:tcW w:w="1179" w:type="dxa"/>
            <w:tcBorders>
              <w:top w:val="single" w:sz="4" w:space="0" w:color="auto"/>
              <w:left w:val="single" w:sz="4" w:space="0" w:color="auto"/>
              <w:bottom w:val="single" w:sz="4" w:space="0" w:color="auto"/>
            </w:tcBorders>
            <w:shd w:val="clear" w:color="auto" w:fill="F2F2F2" w:themeFill="background1" w:themeFillShade="F2"/>
          </w:tcPr>
          <w:p w14:paraId="03933D27" w14:textId="77777777" w:rsidR="00E72B58" w:rsidRPr="006049A0" w:rsidRDefault="00E72B58" w:rsidP="003B205E">
            <w:pPr>
              <w:ind w:hanging="10"/>
              <w:jc w:val="center"/>
              <w:rPr>
                <w:rFonts w:ascii="Times New Roman" w:hAnsi="Times New Roman" w:cs="Times New Roman"/>
                <w:b/>
              </w:rPr>
            </w:pPr>
            <w:r w:rsidRPr="006049A0">
              <w:rPr>
                <w:rFonts w:ascii="Times New Roman" w:hAnsi="Times New Roman" w:cs="Times New Roman"/>
                <w:b/>
              </w:rPr>
              <w:t>Sex</w:t>
            </w:r>
          </w:p>
        </w:tc>
        <w:tc>
          <w:tcPr>
            <w:tcW w:w="1858" w:type="dxa"/>
            <w:tcBorders>
              <w:top w:val="single" w:sz="4" w:space="0" w:color="auto"/>
              <w:left w:val="nil"/>
              <w:bottom w:val="single" w:sz="4" w:space="0" w:color="auto"/>
            </w:tcBorders>
            <w:shd w:val="clear" w:color="auto" w:fill="F2F2F2" w:themeFill="background1" w:themeFillShade="F2"/>
          </w:tcPr>
          <w:p w14:paraId="429DBCF6" w14:textId="77777777" w:rsidR="00E72B58" w:rsidRDefault="00E72B58" w:rsidP="003B205E">
            <w:pPr>
              <w:ind w:hanging="10"/>
              <w:jc w:val="center"/>
              <w:rPr>
                <w:rFonts w:ascii="Times New Roman" w:hAnsi="Times New Roman" w:cs="Times New Roman"/>
                <w:b/>
              </w:rPr>
            </w:pPr>
            <w:r>
              <w:rPr>
                <w:rFonts w:ascii="Times New Roman" w:hAnsi="Times New Roman" w:cs="Times New Roman"/>
                <w:b/>
              </w:rPr>
              <w:t>Sample Name</w:t>
            </w:r>
          </w:p>
        </w:tc>
        <w:tc>
          <w:tcPr>
            <w:tcW w:w="1377" w:type="dxa"/>
            <w:tcBorders>
              <w:top w:val="single" w:sz="4" w:space="0" w:color="auto"/>
              <w:bottom w:val="single" w:sz="4" w:space="0" w:color="auto"/>
            </w:tcBorders>
            <w:shd w:val="clear" w:color="auto" w:fill="F2F2F2" w:themeFill="background1" w:themeFillShade="F2"/>
          </w:tcPr>
          <w:p w14:paraId="38670142" w14:textId="77777777" w:rsidR="00E72B58" w:rsidRPr="006049A0" w:rsidRDefault="00E72B58" w:rsidP="003B205E">
            <w:pPr>
              <w:ind w:hanging="10"/>
              <w:jc w:val="center"/>
              <w:rPr>
                <w:rFonts w:ascii="Times New Roman" w:hAnsi="Times New Roman" w:cs="Times New Roman"/>
                <w:b/>
              </w:rPr>
            </w:pPr>
            <w:r>
              <w:rPr>
                <w:rFonts w:ascii="Times New Roman" w:hAnsi="Times New Roman" w:cs="Times New Roman"/>
                <w:b/>
              </w:rPr>
              <w:t>Tissue Type</w:t>
            </w:r>
          </w:p>
        </w:tc>
        <w:tc>
          <w:tcPr>
            <w:tcW w:w="1497" w:type="dxa"/>
            <w:tcBorders>
              <w:top w:val="single" w:sz="4" w:space="0" w:color="auto"/>
              <w:bottom w:val="single" w:sz="4" w:space="0" w:color="auto"/>
              <w:right w:val="single" w:sz="4" w:space="0" w:color="auto"/>
            </w:tcBorders>
            <w:shd w:val="clear" w:color="auto" w:fill="F2F2F2" w:themeFill="background1" w:themeFillShade="F2"/>
          </w:tcPr>
          <w:p w14:paraId="62A81D49" w14:textId="77777777" w:rsidR="00E72B58" w:rsidRPr="006049A0" w:rsidRDefault="00E72B58" w:rsidP="003B205E">
            <w:pPr>
              <w:ind w:hanging="10"/>
              <w:jc w:val="center"/>
              <w:rPr>
                <w:rFonts w:ascii="Times New Roman" w:hAnsi="Times New Roman" w:cs="Times New Roman"/>
                <w:b/>
              </w:rPr>
            </w:pPr>
            <w:r>
              <w:rPr>
                <w:rFonts w:ascii="Times New Roman" w:hAnsi="Times New Roman" w:cs="Times New Roman"/>
                <w:b/>
              </w:rPr>
              <w:t>Storage Method</w:t>
            </w:r>
          </w:p>
        </w:tc>
        <w:tc>
          <w:tcPr>
            <w:tcW w:w="997" w:type="dxa"/>
            <w:tcBorders>
              <w:top w:val="single" w:sz="4" w:space="0" w:color="auto"/>
              <w:bottom w:val="single" w:sz="4" w:space="0" w:color="auto"/>
              <w:right w:val="single" w:sz="4" w:space="0" w:color="auto"/>
            </w:tcBorders>
            <w:shd w:val="clear" w:color="auto" w:fill="F2F2F2" w:themeFill="background1" w:themeFillShade="F2"/>
          </w:tcPr>
          <w:p w14:paraId="790E2C93" w14:textId="0430AE50" w:rsidR="00E72B58" w:rsidRDefault="00E72B58" w:rsidP="003B205E">
            <w:pPr>
              <w:ind w:hanging="10"/>
              <w:jc w:val="center"/>
              <w:rPr>
                <w:rFonts w:ascii="Times New Roman" w:hAnsi="Times New Roman" w:cs="Times New Roman"/>
                <w:b/>
              </w:rPr>
            </w:pPr>
            <w:r>
              <w:rPr>
                <w:rFonts w:ascii="Times New Roman" w:hAnsi="Times New Roman" w:cs="Times New Roman"/>
                <w:b/>
              </w:rPr>
              <w:t>Used for Sequencing</w:t>
            </w:r>
          </w:p>
        </w:tc>
      </w:tr>
      <w:tr w:rsidR="00E72B58" w:rsidRPr="006049A0" w14:paraId="60862A03" w14:textId="7E705B0D" w:rsidTr="00E72B58">
        <w:tc>
          <w:tcPr>
            <w:tcW w:w="1445" w:type="dxa"/>
            <w:vMerge w:val="restart"/>
            <w:tcBorders>
              <w:top w:val="single" w:sz="4" w:space="0" w:color="auto"/>
              <w:left w:val="single" w:sz="4" w:space="0" w:color="auto"/>
              <w:right w:val="single" w:sz="4" w:space="0" w:color="auto"/>
            </w:tcBorders>
            <w:vAlign w:val="center"/>
          </w:tcPr>
          <w:p w14:paraId="35A08E5D" w14:textId="00B02BBA" w:rsidR="00E72B58" w:rsidRPr="006049A0" w:rsidRDefault="00E72B58" w:rsidP="003B205E">
            <w:pPr>
              <w:ind w:hanging="10"/>
              <w:jc w:val="center"/>
              <w:rPr>
                <w:rFonts w:ascii="Times New Roman" w:hAnsi="Times New Roman" w:cs="Times New Roman"/>
              </w:rPr>
            </w:pPr>
            <w:r>
              <w:rPr>
                <w:rFonts w:ascii="Times New Roman" w:hAnsi="Times New Roman" w:cs="Times New Roman"/>
              </w:rPr>
              <w:t>1</w:t>
            </w:r>
          </w:p>
        </w:tc>
        <w:tc>
          <w:tcPr>
            <w:tcW w:w="1179" w:type="dxa"/>
            <w:vMerge w:val="restart"/>
            <w:tcBorders>
              <w:top w:val="single" w:sz="4" w:space="0" w:color="auto"/>
              <w:left w:val="single" w:sz="4" w:space="0" w:color="auto"/>
            </w:tcBorders>
            <w:vAlign w:val="center"/>
          </w:tcPr>
          <w:p w14:paraId="6B82605F"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03B80D82"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F01</w:t>
            </w:r>
          </w:p>
        </w:tc>
        <w:tc>
          <w:tcPr>
            <w:tcW w:w="1377" w:type="dxa"/>
            <w:vMerge w:val="restart"/>
            <w:tcBorders>
              <w:top w:val="single" w:sz="4" w:space="0" w:color="auto"/>
            </w:tcBorders>
            <w:vAlign w:val="center"/>
          </w:tcPr>
          <w:p w14:paraId="46EAE468"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3C493BC1"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37620A8B" w14:textId="0709B23D"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4E2DD85" w14:textId="47AE5A20" w:rsidTr="00E72B58">
        <w:tc>
          <w:tcPr>
            <w:tcW w:w="1445" w:type="dxa"/>
            <w:vMerge/>
            <w:tcBorders>
              <w:left w:val="single" w:sz="4" w:space="0" w:color="auto"/>
              <w:right w:val="single" w:sz="4" w:space="0" w:color="auto"/>
            </w:tcBorders>
          </w:tcPr>
          <w:p w14:paraId="16069932" w14:textId="77777777" w:rsidR="00E72B58" w:rsidRPr="006049A0"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162FE06B" w14:textId="77777777" w:rsidR="00E72B58" w:rsidRPr="006049A0" w:rsidRDefault="00E72B58" w:rsidP="003B205E">
            <w:pPr>
              <w:ind w:hanging="10"/>
              <w:jc w:val="center"/>
              <w:rPr>
                <w:rFonts w:ascii="Times New Roman" w:hAnsi="Times New Roman" w:cs="Times New Roman"/>
              </w:rPr>
            </w:pPr>
          </w:p>
        </w:tc>
        <w:tc>
          <w:tcPr>
            <w:tcW w:w="1858" w:type="dxa"/>
          </w:tcPr>
          <w:p w14:paraId="45C126C3"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F02</w:t>
            </w:r>
          </w:p>
        </w:tc>
        <w:tc>
          <w:tcPr>
            <w:tcW w:w="1377" w:type="dxa"/>
            <w:vMerge/>
            <w:vAlign w:val="center"/>
          </w:tcPr>
          <w:p w14:paraId="1DF8E208" w14:textId="77777777" w:rsidR="00E72B58" w:rsidRPr="006049A0" w:rsidRDefault="00E72B58" w:rsidP="003B205E">
            <w:pPr>
              <w:ind w:hanging="10"/>
              <w:jc w:val="center"/>
              <w:rPr>
                <w:rFonts w:ascii="Times New Roman" w:hAnsi="Times New Roman" w:cs="Times New Roman"/>
              </w:rPr>
            </w:pPr>
          </w:p>
        </w:tc>
        <w:tc>
          <w:tcPr>
            <w:tcW w:w="1497" w:type="dxa"/>
            <w:vMerge/>
            <w:tcBorders>
              <w:right w:val="single" w:sz="4" w:space="0" w:color="auto"/>
            </w:tcBorders>
            <w:vAlign w:val="center"/>
          </w:tcPr>
          <w:p w14:paraId="7004028D" w14:textId="77777777" w:rsidR="00E72B58" w:rsidRPr="006049A0" w:rsidRDefault="00E72B58" w:rsidP="003B205E">
            <w:pPr>
              <w:ind w:hanging="10"/>
              <w:jc w:val="center"/>
              <w:rPr>
                <w:rFonts w:ascii="Times New Roman" w:hAnsi="Times New Roman" w:cs="Times New Roman"/>
              </w:rPr>
            </w:pPr>
          </w:p>
        </w:tc>
        <w:tc>
          <w:tcPr>
            <w:tcW w:w="997" w:type="dxa"/>
            <w:tcBorders>
              <w:right w:val="single" w:sz="4" w:space="0" w:color="auto"/>
            </w:tcBorders>
          </w:tcPr>
          <w:p w14:paraId="06C44855" w14:textId="3624F435" w:rsidR="00E72B58" w:rsidRPr="006049A0" w:rsidRDefault="00A44677" w:rsidP="003B205E">
            <w:pPr>
              <w:ind w:hanging="10"/>
              <w:jc w:val="center"/>
              <w:rPr>
                <w:rFonts w:ascii="Times New Roman" w:hAnsi="Times New Roman" w:cs="Times New Roman"/>
              </w:rPr>
            </w:pPr>
            <w:r>
              <w:rPr>
                <w:rFonts w:ascii="Times New Roman" w:hAnsi="Times New Roman" w:cs="Times New Roman"/>
              </w:rPr>
              <w:t>yes</w:t>
            </w:r>
          </w:p>
        </w:tc>
      </w:tr>
      <w:tr w:rsidR="00E72B58" w:rsidRPr="006049A0" w14:paraId="676E576A" w14:textId="2BC98665" w:rsidTr="00E72B58">
        <w:tc>
          <w:tcPr>
            <w:tcW w:w="1445" w:type="dxa"/>
            <w:vMerge/>
            <w:tcBorders>
              <w:left w:val="single" w:sz="4" w:space="0" w:color="auto"/>
              <w:right w:val="single" w:sz="4" w:space="0" w:color="auto"/>
            </w:tcBorders>
          </w:tcPr>
          <w:p w14:paraId="6E5932B9" w14:textId="77777777" w:rsidR="00E72B58" w:rsidRPr="006049A0"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6EFBC343" w14:textId="77777777" w:rsidR="00E72B58" w:rsidRPr="006049A0" w:rsidRDefault="00E72B58" w:rsidP="003B205E">
            <w:pPr>
              <w:ind w:hanging="10"/>
              <w:jc w:val="center"/>
              <w:rPr>
                <w:rFonts w:ascii="Times New Roman" w:hAnsi="Times New Roman" w:cs="Times New Roman"/>
              </w:rPr>
            </w:pPr>
          </w:p>
        </w:tc>
        <w:tc>
          <w:tcPr>
            <w:tcW w:w="1858" w:type="dxa"/>
          </w:tcPr>
          <w:p w14:paraId="4B7EDC72"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F03</w:t>
            </w:r>
          </w:p>
        </w:tc>
        <w:tc>
          <w:tcPr>
            <w:tcW w:w="1377" w:type="dxa"/>
            <w:vMerge/>
            <w:vAlign w:val="center"/>
          </w:tcPr>
          <w:p w14:paraId="5CDBEC09" w14:textId="77777777" w:rsidR="00E72B58" w:rsidRPr="006049A0" w:rsidRDefault="00E72B58" w:rsidP="003B205E">
            <w:pPr>
              <w:ind w:hanging="10"/>
              <w:jc w:val="center"/>
              <w:rPr>
                <w:rFonts w:ascii="Times New Roman" w:hAnsi="Times New Roman" w:cs="Times New Roman"/>
              </w:rPr>
            </w:pPr>
          </w:p>
        </w:tc>
        <w:tc>
          <w:tcPr>
            <w:tcW w:w="1497" w:type="dxa"/>
            <w:vMerge/>
            <w:tcBorders>
              <w:right w:val="single" w:sz="4" w:space="0" w:color="auto"/>
            </w:tcBorders>
            <w:vAlign w:val="center"/>
          </w:tcPr>
          <w:p w14:paraId="7BFB0150" w14:textId="77777777" w:rsidR="00E72B58" w:rsidRPr="006049A0" w:rsidRDefault="00E72B58" w:rsidP="003B205E">
            <w:pPr>
              <w:ind w:hanging="10"/>
              <w:jc w:val="center"/>
              <w:rPr>
                <w:rFonts w:ascii="Times New Roman" w:hAnsi="Times New Roman" w:cs="Times New Roman"/>
              </w:rPr>
            </w:pPr>
          </w:p>
        </w:tc>
        <w:tc>
          <w:tcPr>
            <w:tcW w:w="997" w:type="dxa"/>
            <w:tcBorders>
              <w:right w:val="single" w:sz="4" w:space="0" w:color="auto"/>
            </w:tcBorders>
          </w:tcPr>
          <w:p w14:paraId="6D359FF7" w14:textId="1A07811D"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0796D5ED" w14:textId="5A8D8725" w:rsidTr="00E72B58">
        <w:tc>
          <w:tcPr>
            <w:tcW w:w="1445" w:type="dxa"/>
            <w:vMerge/>
            <w:tcBorders>
              <w:left w:val="single" w:sz="4" w:space="0" w:color="auto"/>
              <w:right w:val="single" w:sz="4" w:space="0" w:color="auto"/>
            </w:tcBorders>
          </w:tcPr>
          <w:p w14:paraId="0F1C795E" w14:textId="77777777" w:rsidR="00E72B58" w:rsidRDefault="00E72B58" w:rsidP="003B205E">
            <w:pPr>
              <w:ind w:hanging="10"/>
              <w:jc w:val="center"/>
              <w:rPr>
                <w:rFonts w:ascii="Times New Roman" w:hAnsi="Times New Roman" w:cs="Times New Roman"/>
              </w:rPr>
            </w:pPr>
          </w:p>
        </w:tc>
        <w:tc>
          <w:tcPr>
            <w:tcW w:w="1179" w:type="dxa"/>
            <w:vMerge w:val="restart"/>
            <w:tcBorders>
              <w:left w:val="single" w:sz="4" w:space="0" w:color="auto"/>
            </w:tcBorders>
            <w:vAlign w:val="center"/>
          </w:tcPr>
          <w:p w14:paraId="5268C84A"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M</w:t>
            </w:r>
          </w:p>
        </w:tc>
        <w:tc>
          <w:tcPr>
            <w:tcW w:w="1858" w:type="dxa"/>
          </w:tcPr>
          <w:p w14:paraId="18D8A11E"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M01</w:t>
            </w:r>
          </w:p>
        </w:tc>
        <w:tc>
          <w:tcPr>
            <w:tcW w:w="1377" w:type="dxa"/>
            <w:vMerge/>
            <w:vAlign w:val="center"/>
          </w:tcPr>
          <w:p w14:paraId="49A9B465" w14:textId="77777777" w:rsidR="00E72B58" w:rsidRPr="006049A0" w:rsidRDefault="00E72B58" w:rsidP="003B205E">
            <w:pPr>
              <w:ind w:hanging="10"/>
              <w:jc w:val="center"/>
              <w:rPr>
                <w:rFonts w:ascii="Times New Roman" w:hAnsi="Times New Roman" w:cs="Times New Roman"/>
              </w:rPr>
            </w:pPr>
          </w:p>
        </w:tc>
        <w:tc>
          <w:tcPr>
            <w:tcW w:w="1497" w:type="dxa"/>
            <w:vMerge/>
            <w:tcBorders>
              <w:right w:val="single" w:sz="4" w:space="0" w:color="auto"/>
            </w:tcBorders>
            <w:vAlign w:val="center"/>
          </w:tcPr>
          <w:p w14:paraId="0E7A5EE3" w14:textId="77777777" w:rsidR="00E72B58" w:rsidRPr="006049A0" w:rsidRDefault="00E72B58" w:rsidP="003B205E">
            <w:pPr>
              <w:ind w:hanging="10"/>
              <w:jc w:val="center"/>
              <w:rPr>
                <w:rFonts w:ascii="Times New Roman" w:hAnsi="Times New Roman" w:cs="Times New Roman"/>
              </w:rPr>
            </w:pPr>
          </w:p>
        </w:tc>
        <w:tc>
          <w:tcPr>
            <w:tcW w:w="997" w:type="dxa"/>
            <w:tcBorders>
              <w:right w:val="single" w:sz="4" w:space="0" w:color="auto"/>
            </w:tcBorders>
          </w:tcPr>
          <w:p w14:paraId="0286838B" w14:textId="2CF0FCCB"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66B3440" w14:textId="74B02B4E" w:rsidTr="00E72B58">
        <w:tc>
          <w:tcPr>
            <w:tcW w:w="1445" w:type="dxa"/>
            <w:vMerge/>
            <w:tcBorders>
              <w:left w:val="single" w:sz="4" w:space="0" w:color="auto"/>
              <w:right w:val="single" w:sz="4" w:space="0" w:color="auto"/>
            </w:tcBorders>
          </w:tcPr>
          <w:p w14:paraId="4099A610"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618479CB" w14:textId="77777777" w:rsidR="00E72B58" w:rsidRPr="006049A0" w:rsidRDefault="00E72B58" w:rsidP="003B205E">
            <w:pPr>
              <w:ind w:hanging="10"/>
              <w:jc w:val="center"/>
              <w:rPr>
                <w:rFonts w:ascii="Times New Roman" w:hAnsi="Times New Roman" w:cs="Times New Roman"/>
              </w:rPr>
            </w:pPr>
          </w:p>
        </w:tc>
        <w:tc>
          <w:tcPr>
            <w:tcW w:w="1858" w:type="dxa"/>
          </w:tcPr>
          <w:p w14:paraId="3241539D"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M02</w:t>
            </w:r>
          </w:p>
        </w:tc>
        <w:tc>
          <w:tcPr>
            <w:tcW w:w="1377" w:type="dxa"/>
            <w:vMerge/>
            <w:vAlign w:val="center"/>
          </w:tcPr>
          <w:p w14:paraId="0F3172F9" w14:textId="77777777" w:rsidR="00E72B58" w:rsidRPr="006049A0" w:rsidRDefault="00E72B58" w:rsidP="003B205E">
            <w:pPr>
              <w:ind w:hanging="10"/>
              <w:jc w:val="center"/>
              <w:rPr>
                <w:rFonts w:ascii="Times New Roman" w:hAnsi="Times New Roman" w:cs="Times New Roman"/>
              </w:rPr>
            </w:pPr>
          </w:p>
        </w:tc>
        <w:tc>
          <w:tcPr>
            <w:tcW w:w="1497" w:type="dxa"/>
            <w:vMerge/>
            <w:tcBorders>
              <w:right w:val="single" w:sz="4" w:space="0" w:color="auto"/>
            </w:tcBorders>
            <w:vAlign w:val="center"/>
          </w:tcPr>
          <w:p w14:paraId="77147220" w14:textId="77777777" w:rsidR="00E72B58" w:rsidRPr="006049A0" w:rsidRDefault="00E72B58" w:rsidP="003B205E">
            <w:pPr>
              <w:ind w:hanging="10"/>
              <w:jc w:val="center"/>
              <w:rPr>
                <w:rFonts w:ascii="Times New Roman" w:hAnsi="Times New Roman" w:cs="Times New Roman"/>
              </w:rPr>
            </w:pPr>
          </w:p>
        </w:tc>
        <w:tc>
          <w:tcPr>
            <w:tcW w:w="997" w:type="dxa"/>
            <w:tcBorders>
              <w:right w:val="single" w:sz="4" w:space="0" w:color="auto"/>
            </w:tcBorders>
          </w:tcPr>
          <w:p w14:paraId="257A4832" w14:textId="341EC79F"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27444C85" w14:textId="629A38CF" w:rsidTr="00E72B58">
        <w:tc>
          <w:tcPr>
            <w:tcW w:w="1445" w:type="dxa"/>
            <w:vMerge/>
            <w:tcBorders>
              <w:left w:val="single" w:sz="4" w:space="0" w:color="auto"/>
              <w:bottom w:val="single" w:sz="4" w:space="0" w:color="auto"/>
              <w:right w:val="single" w:sz="4" w:space="0" w:color="auto"/>
            </w:tcBorders>
          </w:tcPr>
          <w:p w14:paraId="39C07A8E"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282A645E" w14:textId="77777777" w:rsidR="00E72B58" w:rsidRPr="006049A0" w:rsidRDefault="00E72B58" w:rsidP="003B205E">
            <w:pPr>
              <w:ind w:hanging="10"/>
              <w:jc w:val="center"/>
              <w:rPr>
                <w:rFonts w:ascii="Times New Roman" w:hAnsi="Times New Roman" w:cs="Times New Roman"/>
              </w:rPr>
            </w:pPr>
          </w:p>
        </w:tc>
        <w:tc>
          <w:tcPr>
            <w:tcW w:w="1858" w:type="dxa"/>
            <w:tcBorders>
              <w:bottom w:val="single" w:sz="4" w:space="0" w:color="auto"/>
            </w:tcBorders>
          </w:tcPr>
          <w:p w14:paraId="7D592843"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1M03</w:t>
            </w:r>
          </w:p>
        </w:tc>
        <w:tc>
          <w:tcPr>
            <w:tcW w:w="1377" w:type="dxa"/>
            <w:vMerge/>
            <w:tcBorders>
              <w:bottom w:val="single" w:sz="4" w:space="0" w:color="auto"/>
            </w:tcBorders>
            <w:vAlign w:val="center"/>
          </w:tcPr>
          <w:p w14:paraId="606A826E" w14:textId="77777777" w:rsidR="00E72B58" w:rsidRPr="006049A0" w:rsidRDefault="00E72B58" w:rsidP="003B205E">
            <w:pPr>
              <w:ind w:hanging="10"/>
              <w:jc w:val="center"/>
              <w:rPr>
                <w:rFonts w:ascii="Times New Roman" w:hAnsi="Times New Roman" w:cs="Times New Roman"/>
              </w:rPr>
            </w:pPr>
          </w:p>
        </w:tc>
        <w:tc>
          <w:tcPr>
            <w:tcW w:w="1497" w:type="dxa"/>
            <w:vMerge/>
            <w:tcBorders>
              <w:bottom w:val="single" w:sz="4" w:space="0" w:color="auto"/>
              <w:right w:val="single" w:sz="4" w:space="0" w:color="auto"/>
            </w:tcBorders>
            <w:vAlign w:val="center"/>
          </w:tcPr>
          <w:p w14:paraId="711AABF8" w14:textId="77777777" w:rsidR="00E72B58" w:rsidRPr="006049A0" w:rsidRDefault="00E72B58" w:rsidP="003B205E">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51824F50" w14:textId="1BDCEA5E"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1D41B98F" w14:textId="4B482A4D" w:rsidTr="00E72B58">
        <w:tc>
          <w:tcPr>
            <w:tcW w:w="1445" w:type="dxa"/>
            <w:vMerge w:val="restart"/>
            <w:tcBorders>
              <w:top w:val="single" w:sz="4" w:space="0" w:color="auto"/>
              <w:left w:val="single" w:sz="4" w:space="0" w:color="auto"/>
              <w:right w:val="single" w:sz="4" w:space="0" w:color="auto"/>
            </w:tcBorders>
            <w:vAlign w:val="center"/>
          </w:tcPr>
          <w:p w14:paraId="023854E0" w14:textId="018A2B9B" w:rsidR="00E72B58" w:rsidRDefault="00E72B58" w:rsidP="003B205E">
            <w:pPr>
              <w:ind w:hanging="10"/>
              <w:jc w:val="center"/>
              <w:rPr>
                <w:rFonts w:ascii="Times New Roman" w:hAnsi="Times New Roman" w:cs="Times New Roman"/>
              </w:rPr>
            </w:pPr>
            <w:r>
              <w:rPr>
                <w:rFonts w:ascii="Times New Roman" w:hAnsi="Times New Roman" w:cs="Times New Roman"/>
              </w:rPr>
              <w:t>2</w:t>
            </w:r>
          </w:p>
        </w:tc>
        <w:tc>
          <w:tcPr>
            <w:tcW w:w="1179" w:type="dxa"/>
            <w:vMerge w:val="restart"/>
            <w:tcBorders>
              <w:top w:val="single" w:sz="4" w:space="0" w:color="auto"/>
              <w:left w:val="single" w:sz="4" w:space="0" w:color="auto"/>
              <w:bottom w:val="single" w:sz="4" w:space="0" w:color="auto"/>
            </w:tcBorders>
            <w:vAlign w:val="center"/>
          </w:tcPr>
          <w:p w14:paraId="461CBE96"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57C85696"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2M01</w:t>
            </w:r>
          </w:p>
        </w:tc>
        <w:tc>
          <w:tcPr>
            <w:tcW w:w="1377" w:type="dxa"/>
            <w:vMerge w:val="restart"/>
            <w:tcBorders>
              <w:top w:val="single" w:sz="4" w:space="0" w:color="auto"/>
            </w:tcBorders>
            <w:vAlign w:val="center"/>
          </w:tcPr>
          <w:p w14:paraId="3BAE9E05"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34F10460"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2A8BA07E" w14:textId="0517D631"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48C79C49" w14:textId="078CEEF4" w:rsidTr="00E72B58">
        <w:tc>
          <w:tcPr>
            <w:tcW w:w="1445" w:type="dxa"/>
            <w:vMerge/>
            <w:tcBorders>
              <w:left w:val="single" w:sz="4" w:space="0" w:color="auto"/>
              <w:right w:val="single" w:sz="4" w:space="0" w:color="auto"/>
            </w:tcBorders>
          </w:tcPr>
          <w:p w14:paraId="7D785EE3"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0DDD36A9" w14:textId="77777777" w:rsidR="00E72B58" w:rsidRPr="006049A0" w:rsidRDefault="00E72B58" w:rsidP="003B205E">
            <w:pPr>
              <w:ind w:hanging="10"/>
              <w:jc w:val="center"/>
              <w:rPr>
                <w:rFonts w:ascii="Times New Roman" w:hAnsi="Times New Roman" w:cs="Times New Roman"/>
              </w:rPr>
            </w:pPr>
          </w:p>
        </w:tc>
        <w:tc>
          <w:tcPr>
            <w:tcW w:w="1858" w:type="dxa"/>
          </w:tcPr>
          <w:p w14:paraId="7A869F2C"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2M02</w:t>
            </w:r>
          </w:p>
        </w:tc>
        <w:tc>
          <w:tcPr>
            <w:tcW w:w="1377" w:type="dxa"/>
            <w:vMerge/>
          </w:tcPr>
          <w:p w14:paraId="19955A84" w14:textId="77777777" w:rsidR="00E72B58" w:rsidRPr="006049A0" w:rsidRDefault="00E72B58" w:rsidP="003B205E">
            <w:pPr>
              <w:ind w:hanging="10"/>
              <w:jc w:val="center"/>
              <w:rPr>
                <w:rFonts w:ascii="Times New Roman" w:hAnsi="Times New Roman" w:cs="Times New Roman"/>
              </w:rPr>
            </w:pPr>
          </w:p>
        </w:tc>
        <w:tc>
          <w:tcPr>
            <w:tcW w:w="1497" w:type="dxa"/>
            <w:vMerge/>
            <w:tcBorders>
              <w:right w:val="single" w:sz="4" w:space="0" w:color="auto"/>
            </w:tcBorders>
          </w:tcPr>
          <w:p w14:paraId="11BE336D" w14:textId="77777777" w:rsidR="00E72B58" w:rsidRPr="006049A0" w:rsidRDefault="00E72B58" w:rsidP="003B205E">
            <w:pPr>
              <w:ind w:hanging="10"/>
              <w:jc w:val="center"/>
              <w:rPr>
                <w:rFonts w:ascii="Times New Roman" w:hAnsi="Times New Roman" w:cs="Times New Roman"/>
              </w:rPr>
            </w:pPr>
          </w:p>
        </w:tc>
        <w:tc>
          <w:tcPr>
            <w:tcW w:w="997" w:type="dxa"/>
            <w:tcBorders>
              <w:right w:val="single" w:sz="4" w:space="0" w:color="auto"/>
            </w:tcBorders>
          </w:tcPr>
          <w:p w14:paraId="44B7BA44" w14:textId="7E80D88F"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4874E347" w14:textId="3D6CA836" w:rsidTr="00E72B58">
        <w:tc>
          <w:tcPr>
            <w:tcW w:w="1445" w:type="dxa"/>
            <w:vMerge/>
            <w:tcBorders>
              <w:left w:val="single" w:sz="4" w:space="0" w:color="auto"/>
              <w:bottom w:val="single" w:sz="4" w:space="0" w:color="auto"/>
              <w:right w:val="single" w:sz="4" w:space="0" w:color="auto"/>
            </w:tcBorders>
          </w:tcPr>
          <w:p w14:paraId="2CC3857F"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63E51EF8" w14:textId="77777777" w:rsidR="00E72B58" w:rsidRPr="006049A0" w:rsidRDefault="00E72B58" w:rsidP="003B205E">
            <w:pPr>
              <w:ind w:hanging="10"/>
              <w:jc w:val="center"/>
              <w:rPr>
                <w:rFonts w:ascii="Times New Roman" w:hAnsi="Times New Roman" w:cs="Times New Roman"/>
              </w:rPr>
            </w:pPr>
          </w:p>
        </w:tc>
        <w:tc>
          <w:tcPr>
            <w:tcW w:w="1858" w:type="dxa"/>
            <w:tcBorders>
              <w:bottom w:val="single" w:sz="4" w:space="0" w:color="auto"/>
            </w:tcBorders>
          </w:tcPr>
          <w:p w14:paraId="67E1F505"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2M03</w:t>
            </w:r>
          </w:p>
        </w:tc>
        <w:tc>
          <w:tcPr>
            <w:tcW w:w="1377" w:type="dxa"/>
            <w:vMerge/>
            <w:tcBorders>
              <w:bottom w:val="single" w:sz="4" w:space="0" w:color="auto"/>
            </w:tcBorders>
          </w:tcPr>
          <w:p w14:paraId="6281B45B" w14:textId="77777777" w:rsidR="00E72B58" w:rsidRPr="006049A0" w:rsidRDefault="00E72B58" w:rsidP="003B205E">
            <w:pPr>
              <w:ind w:hanging="10"/>
              <w:jc w:val="center"/>
              <w:rPr>
                <w:rFonts w:ascii="Times New Roman" w:hAnsi="Times New Roman" w:cs="Times New Roman"/>
              </w:rPr>
            </w:pPr>
          </w:p>
        </w:tc>
        <w:tc>
          <w:tcPr>
            <w:tcW w:w="1497" w:type="dxa"/>
            <w:vMerge/>
            <w:tcBorders>
              <w:bottom w:val="single" w:sz="4" w:space="0" w:color="auto"/>
              <w:right w:val="single" w:sz="4" w:space="0" w:color="auto"/>
            </w:tcBorders>
          </w:tcPr>
          <w:p w14:paraId="24F0E459" w14:textId="77777777" w:rsidR="00E72B58" w:rsidRPr="006049A0" w:rsidRDefault="00E72B58" w:rsidP="003B205E">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0C7DEE98" w14:textId="3000E015" w:rsidR="00E72B58" w:rsidRPr="006049A0"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B3116A0" w14:textId="1751D098" w:rsidTr="00E72B58">
        <w:tc>
          <w:tcPr>
            <w:tcW w:w="1445" w:type="dxa"/>
            <w:vMerge w:val="restart"/>
            <w:tcBorders>
              <w:top w:val="single" w:sz="4" w:space="0" w:color="auto"/>
              <w:left w:val="single" w:sz="4" w:space="0" w:color="auto"/>
              <w:bottom w:val="single" w:sz="4" w:space="0" w:color="auto"/>
              <w:right w:val="single" w:sz="4" w:space="0" w:color="auto"/>
            </w:tcBorders>
            <w:vAlign w:val="center"/>
          </w:tcPr>
          <w:p w14:paraId="473FF66E" w14:textId="2CB79328" w:rsidR="00E72B58" w:rsidRPr="006049A0" w:rsidRDefault="00E72B58" w:rsidP="003B205E">
            <w:pPr>
              <w:ind w:hanging="10"/>
              <w:jc w:val="center"/>
              <w:rPr>
                <w:rFonts w:ascii="Times New Roman" w:hAnsi="Times New Roman" w:cs="Times New Roman"/>
              </w:rPr>
            </w:pPr>
            <w:r>
              <w:rPr>
                <w:rFonts w:ascii="Times New Roman" w:hAnsi="Times New Roman" w:cs="Times New Roman"/>
              </w:rPr>
              <w:t>3</w:t>
            </w:r>
          </w:p>
        </w:tc>
        <w:tc>
          <w:tcPr>
            <w:tcW w:w="1179" w:type="dxa"/>
            <w:vMerge w:val="restart"/>
            <w:tcBorders>
              <w:top w:val="single" w:sz="4" w:space="0" w:color="auto"/>
              <w:left w:val="single" w:sz="4" w:space="0" w:color="auto"/>
            </w:tcBorders>
            <w:vAlign w:val="center"/>
          </w:tcPr>
          <w:p w14:paraId="7BDDB96B"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041F2773"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1_BM_PG</w:t>
            </w:r>
          </w:p>
        </w:tc>
        <w:tc>
          <w:tcPr>
            <w:tcW w:w="1377" w:type="dxa"/>
            <w:tcBorders>
              <w:top w:val="single" w:sz="4" w:space="0" w:color="auto"/>
            </w:tcBorders>
          </w:tcPr>
          <w:p w14:paraId="3A3917B5"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3B4F45AF"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38BC157C" w14:textId="2CA16277"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0AA228CA" w14:textId="31C7ECE3" w:rsidTr="00E72B58">
        <w:tc>
          <w:tcPr>
            <w:tcW w:w="1445" w:type="dxa"/>
            <w:vMerge/>
            <w:tcBorders>
              <w:left w:val="single" w:sz="4" w:space="0" w:color="auto"/>
              <w:bottom w:val="single" w:sz="4" w:space="0" w:color="auto"/>
              <w:right w:val="single" w:sz="4" w:space="0" w:color="auto"/>
            </w:tcBorders>
          </w:tcPr>
          <w:p w14:paraId="553DDFFA"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41C64A5E" w14:textId="77777777" w:rsidR="00E72B58" w:rsidRPr="006049A0" w:rsidRDefault="00E72B58" w:rsidP="003B205E">
            <w:pPr>
              <w:ind w:hanging="10"/>
              <w:jc w:val="center"/>
              <w:rPr>
                <w:rFonts w:ascii="Times New Roman" w:hAnsi="Times New Roman" w:cs="Times New Roman"/>
              </w:rPr>
            </w:pPr>
          </w:p>
        </w:tc>
        <w:tc>
          <w:tcPr>
            <w:tcW w:w="1858" w:type="dxa"/>
          </w:tcPr>
          <w:p w14:paraId="6F1FDC1A"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1_BM_FF</w:t>
            </w:r>
          </w:p>
        </w:tc>
        <w:tc>
          <w:tcPr>
            <w:tcW w:w="1377" w:type="dxa"/>
          </w:tcPr>
          <w:p w14:paraId="344BB720"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57BD0CD5"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DD79E46" w14:textId="464B4B18"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1ED9650" w14:textId="2BCE3653" w:rsidTr="00E72B58">
        <w:tc>
          <w:tcPr>
            <w:tcW w:w="1445" w:type="dxa"/>
            <w:vMerge/>
            <w:tcBorders>
              <w:left w:val="single" w:sz="4" w:space="0" w:color="auto"/>
              <w:bottom w:val="single" w:sz="4" w:space="0" w:color="auto"/>
              <w:right w:val="single" w:sz="4" w:space="0" w:color="auto"/>
            </w:tcBorders>
          </w:tcPr>
          <w:p w14:paraId="0A0385F5"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4436C0CD" w14:textId="77777777" w:rsidR="00E72B58" w:rsidRPr="006049A0" w:rsidRDefault="00E72B58" w:rsidP="003B205E">
            <w:pPr>
              <w:ind w:hanging="10"/>
              <w:jc w:val="center"/>
              <w:rPr>
                <w:rFonts w:ascii="Times New Roman" w:hAnsi="Times New Roman" w:cs="Times New Roman"/>
              </w:rPr>
            </w:pPr>
          </w:p>
        </w:tc>
        <w:tc>
          <w:tcPr>
            <w:tcW w:w="1858" w:type="dxa"/>
          </w:tcPr>
          <w:p w14:paraId="038F462D"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1_IO_FF</w:t>
            </w:r>
          </w:p>
        </w:tc>
        <w:tc>
          <w:tcPr>
            <w:tcW w:w="1377" w:type="dxa"/>
          </w:tcPr>
          <w:p w14:paraId="2A83EDB0" w14:textId="77777777" w:rsidR="00E72B58" w:rsidRDefault="00E72B58" w:rsidP="003B205E">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22423B67"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2106C9DF" w14:textId="518CA5B8"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851A0B8" w14:textId="3F76F142" w:rsidTr="00E72B58">
        <w:tc>
          <w:tcPr>
            <w:tcW w:w="1445" w:type="dxa"/>
            <w:vMerge/>
            <w:tcBorders>
              <w:left w:val="single" w:sz="4" w:space="0" w:color="auto"/>
              <w:bottom w:val="single" w:sz="4" w:space="0" w:color="auto"/>
              <w:right w:val="single" w:sz="4" w:space="0" w:color="auto"/>
            </w:tcBorders>
          </w:tcPr>
          <w:p w14:paraId="72AC683B"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5B279239" w14:textId="77777777" w:rsidR="00E72B58" w:rsidRPr="006049A0" w:rsidRDefault="00E72B58" w:rsidP="003B205E">
            <w:pPr>
              <w:ind w:hanging="10"/>
              <w:jc w:val="center"/>
              <w:rPr>
                <w:rFonts w:ascii="Times New Roman" w:hAnsi="Times New Roman" w:cs="Times New Roman"/>
              </w:rPr>
            </w:pPr>
          </w:p>
        </w:tc>
        <w:tc>
          <w:tcPr>
            <w:tcW w:w="1858" w:type="dxa"/>
          </w:tcPr>
          <w:p w14:paraId="1821790A"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1_SC_FF</w:t>
            </w:r>
          </w:p>
        </w:tc>
        <w:tc>
          <w:tcPr>
            <w:tcW w:w="1377" w:type="dxa"/>
          </w:tcPr>
          <w:p w14:paraId="572D306D" w14:textId="77777777" w:rsidR="00E72B58" w:rsidRDefault="00E72B58" w:rsidP="003B205E">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7BA79D7C"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112420C" w14:textId="777325E3"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14:paraId="414C4198" w14:textId="7F2E32C3" w:rsidTr="00E72B58">
        <w:tc>
          <w:tcPr>
            <w:tcW w:w="1445" w:type="dxa"/>
            <w:vMerge/>
            <w:tcBorders>
              <w:left w:val="single" w:sz="4" w:space="0" w:color="auto"/>
              <w:bottom w:val="single" w:sz="4" w:space="0" w:color="auto"/>
              <w:right w:val="single" w:sz="4" w:space="0" w:color="auto"/>
            </w:tcBorders>
          </w:tcPr>
          <w:p w14:paraId="1E8FAAA8"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0892B385" w14:textId="77777777" w:rsidR="00E72B58" w:rsidRDefault="00E72B58" w:rsidP="003B205E">
            <w:pPr>
              <w:ind w:hanging="10"/>
              <w:jc w:val="center"/>
              <w:rPr>
                <w:rFonts w:ascii="Times New Roman" w:hAnsi="Times New Roman" w:cs="Times New Roman"/>
              </w:rPr>
            </w:pPr>
          </w:p>
        </w:tc>
        <w:tc>
          <w:tcPr>
            <w:tcW w:w="1858" w:type="dxa"/>
          </w:tcPr>
          <w:p w14:paraId="7EFDA98A"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2_BM_PG</w:t>
            </w:r>
          </w:p>
        </w:tc>
        <w:tc>
          <w:tcPr>
            <w:tcW w:w="1377" w:type="dxa"/>
          </w:tcPr>
          <w:p w14:paraId="645E041F" w14:textId="77777777" w:rsidR="00E72B58"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05D1162C" w14:textId="77777777" w:rsidR="00E72B58" w:rsidRDefault="00E72B58" w:rsidP="003B205E">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2A5E51F6" w14:textId="5F811E45"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3EC7044B" w14:textId="2E910050" w:rsidTr="00E72B58">
        <w:tc>
          <w:tcPr>
            <w:tcW w:w="1445" w:type="dxa"/>
            <w:vMerge/>
            <w:tcBorders>
              <w:left w:val="single" w:sz="4" w:space="0" w:color="auto"/>
              <w:bottom w:val="single" w:sz="4" w:space="0" w:color="auto"/>
              <w:right w:val="single" w:sz="4" w:space="0" w:color="auto"/>
            </w:tcBorders>
          </w:tcPr>
          <w:p w14:paraId="257D331F"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4F1EEA01" w14:textId="77777777" w:rsidR="00E72B58" w:rsidRPr="006049A0" w:rsidRDefault="00E72B58" w:rsidP="003B205E">
            <w:pPr>
              <w:ind w:hanging="10"/>
              <w:jc w:val="center"/>
              <w:rPr>
                <w:rFonts w:ascii="Times New Roman" w:hAnsi="Times New Roman" w:cs="Times New Roman"/>
              </w:rPr>
            </w:pPr>
          </w:p>
        </w:tc>
        <w:tc>
          <w:tcPr>
            <w:tcW w:w="1858" w:type="dxa"/>
          </w:tcPr>
          <w:p w14:paraId="7003F59D"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2_BM_FF</w:t>
            </w:r>
          </w:p>
        </w:tc>
        <w:tc>
          <w:tcPr>
            <w:tcW w:w="1377" w:type="dxa"/>
          </w:tcPr>
          <w:p w14:paraId="62F26C4A"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09312E39"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0BC5BEA1" w14:textId="775A5523"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227F720C" w14:textId="6C0DCEAB" w:rsidTr="00E72B58">
        <w:tc>
          <w:tcPr>
            <w:tcW w:w="1445" w:type="dxa"/>
            <w:vMerge/>
            <w:tcBorders>
              <w:left w:val="single" w:sz="4" w:space="0" w:color="auto"/>
              <w:bottom w:val="single" w:sz="4" w:space="0" w:color="auto"/>
              <w:right w:val="single" w:sz="4" w:space="0" w:color="auto"/>
            </w:tcBorders>
          </w:tcPr>
          <w:p w14:paraId="73FC84F0"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vAlign w:val="center"/>
          </w:tcPr>
          <w:p w14:paraId="3984E745" w14:textId="77777777" w:rsidR="00E72B58" w:rsidRPr="006049A0" w:rsidRDefault="00E72B58" w:rsidP="003B205E">
            <w:pPr>
              <w:ind w:hanging="10"/>
              <w:jc w:val="center"/>
              <w:rPr>
                <w:rFonts w:ascii="Times New Roman" w:hAnsi="Times New Roman" w:cs="Times New Roman"/>
              </w:rPr>
            </w:pPr>
          </w:p>
        </w:tc>
        <w:tc>
          <w:tcPr>
            <w:tcW w:w="1858" w:type="dxa"/>
          </w:tcPr>
          <w:p w14:paraId="3AA9141D"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2_IO_FF</w:t>
            </w:r>
          </w:p>
        </w:tc>
        <w:tc>
          <w:tcPr>
            <w:tcW w:w="1377" w:type="dxa"/>
          </w:tcPr>
          <w:p w14:paraId="03757268"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4BB2B967"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68BE646A" w14:textId="02865AE9"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14:paraId="72EFA396" w14:textId="23EADF2D" w:rsidTr="00E72B58">
        <w:tc>
          <w:tcPr>
            <w:tcW w:w="1445" w:type="dxa"/>
            <w:vMerge/>
            <w:tcBorders>
              <w:left w:val="single" w:sz="4" w:space="0" w:color="auto"/>
              <w:bottom w:val="single" w:sz="4" w:space="0" w:color="auto"/>
              <w:right w:val="single" w:sz="4" w:space="0" w:color="auto"/>
            </w:tcBorders>
          </w:tcPr>
          <w:p w14:paraId="0E46F0BB"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528DFC84" w14:textId="77777777" w:rsidR="00E72B58" w:rsidRDefault="00E72B58" w:rsidP="003B205E">
            <w:pPr>
              <w:ind w:hanging="10"/>
              <w:jc w:val="center"/>
              <w:rPr>
                <w:rFonts w:ascii="Times New Roman" w:hAnsi="Times New Roman" w:cs="Times New Roman"/>
              </w:rPr>
            </w:pPr>
          </w:p>
        </w:tc>
        <w:tc>
          <w:tcPr>
            <w:tcW w:w="1858" w:type="dxa"/>
            <w:tcBorders>
              <w:bottom w:val="single" w:sz="4" w:space="0" w:color="auto"/>
            </w:tcBorders>
          </w:tcPr>
          <w:p w14:paraId="2C1D31D7"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F02_SC_FF</w:t>
            </w:r>
          </w:p>
        </w:tc>
        <w:tc>
          <w:tcPr>
            <w:tcW w:w="1377" w:type="dxa"/>
            <w:tcBorders>
              <w:bottom w:val="single" w:sz="4" w:space="0" w:color="auto"/>
            </w:tcBorders>
          </w:tcPr>
          <w:p w14:paraId="770DCF6E" w14:textId="77777777" w:rsidR="00E72B58" w:rsidRDefault="00E72B58" w:rsidP="003B205E">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67DBB65B"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048082EA" w14:textId="0EB66FB0" w:rsidR="00E72B58" w:rsidRDefault="00A44677" w:rsidP="003B205E">
            <w:pPr>
              <w:ind w:hanging="10"/>
              <w:jc w:val="center"/>
              <w:rPr>
                <w:rFonts w:ascii="Times New Roman" w:hAnsi="Times New Roman" w:cs="Times New Roman"/>
              </w:rPr>
            </w:pPr>
            <w:r>
              <w:rPr>
                <w:rFonts w:ascii="Times New Roman" w:hAnsi="Times New Roman" w:cs="Times New Roman"/>
              </w:rPr>
              <w:t>yes</w:t>
            </w:r>
          </w:p>
        </w:tc>
      </w:tr>
      <w:tr w:rsidR="00E72B58" w:rsidRPr="006049A0" w14:paraId="2C3EE5C7" w14:textId="7912D0FC" w:rsidTr="00E72B58">
        <w:tc>
          <w:tcPr>
            <w:tcW w:w="1445" w:type="dxa"/>
            <w:vMerge/>
            <w:tcBorders>
              <w:left w:val="single" w:sz="4" w:space="0" w:color="auto"/>
              <w:bottom w:val="single" w:sz="4" w:space="0" w:color="auto"/>
              <w:right w:val="single" w:sz="4" w:space="0" w:color="auto"/>
            </w:tcBorders>
          </w:tcPr>
          <w:p w14:paraId="6E63AC39" w14:textId="77777777" w:rsidR="00E72B58" w:rsidRDefault="00E72B58" w:rsidP="003B205E">
            <w:pPr>
              <w:ind w:hanging="10"/>
              <w:jc w:val="center"/>
              <w:rPr>
                <w:rFonts w:ascii="Times New Roman" w:hAnsi="Times New Roman" w:cs="Times New Roman"/>
              </w:rPr>
            </w:pPr>
          </w:p>
        </w:tc>
        <w:tc>
          <w:tcPr>
            <w:tcW w:w="1179" w:type="dxa"/>
            <w:vMerge w:val="restart"/>
            <w:tcBorders>
              <w:top w:val="single" w:sz="4" w:space="0" w:color="auto"/>
              <w:left w:val="single" w:sz="4" w:space="0" w:color="auto"/>
            </w:tcBorders>
            <w:vAlign w:val="center"/>
          </w:tcPr>
          <w:p w14:paraId="00D2F4EE"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380B096E"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1_BM_PG</w:t>
            </w:r>
          </w:p>
        </w:tc>
        <w:tc>
          <w:tcPr>
            <w:tcW w:w="1377" w:type="dxa"/>
            <w:tcBorders>
              <w:top w:val="single" w:sz="4" w:space="0" w:color="auto"/>
            </w:tcBorders>
          </w:tcPr>
          <w:p w14:paraId="1A7598EE"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2C78AAD8"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61E841D7" w14:textId="551E6E50"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6C2EFFA3" w14:textId="039632C2" w:rsidTr="00E72B58">
        <w:tc>
          <w:tcPr>
            <w:tcW w:w="1445" w:type="dxa"/>
            <w:vMerge/>
            <w:tcBorders>
              <w:left w:val="single" w:sz="4" w:space="0" w:color="auto"/>
              <w:bottom w:val="single" w:sz="4" w:space="0" w:color="auto"/>
              <w:right w:val="single" w:sz="4" w:space="0" w:color="auto"/>
            </w:tcBorders>
          </w:tcPr>
          <w:p w14:paraId="0401DDCF"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tcPr>
          <w:p w14:paraId="56A711DC" w14:textId="77777777" w:rsidR="00E72B58" w:rsidRDefault="00E72B58" w:rsidP="003B205E">
            <w:pPr>
              <w:ind w:hanging="10"/>
              <w:jc w:val="center"/>
              <w:rPr>
                <w:rFonts w:ascii="Times New Roman" w:hAnsi="Times New Roman" w:cs="Times New Roman"/>
              </w:rPr>
            </w:pPr>
          </w:p>
        </w:tc>
        <w:tc>
          <w:tcPr>
            <w:tcW w:w="1858" w:type="dxa"/>
          </w:tcPr>
          <w:p w14:paraId="6264FF95"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1_BM_FF</w:t>
            </w:r>
          </w:p>
        </w:tc>
        <w:tc>
          <w:tcPr>
            <w:tcW w:w="1377" w:type="dxa"/>
          </w:tcPr>
          <w:p w14:paraId="57ADEF17" w14:textId="77777777" w:rsidR="00E72B58"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46BA17C7"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3425FDE4" w14:textId="2A568AFA"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3806F9DC" w14:textId="33FA071E" w:rsidTr="00E72B58">
        <w:tc>
          <w:tcPr>
            <w:tcW w:w="1445" w:type="dxa"/>
            <w:vMerge/>
            <w:tcBorders>
              <w:left w:val="single" w:sz="4" w:space="0" w:color="auto"/>
              <w:bottom w:val="single" w:sz="4" w:space="0" w:color="auto"/>
              <w:right w:val="single" w:sz="4" w:space="0" w:color="auto"/>
            </w:tcBorders>
          </w:tcPr>
          <w:p w14:paraId="621201F4"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tcPr>
          <w:p w14:paraId="67E1E3A7" w14:textId="77777777" w:rsidR="00E72B58" w:rsidRDefault="00E72B58" w:rsidP="003B205E">
            <w:pPr>
              <w:ind w:hanging="10"/>
              <w:jc w:val="center"/>
              <w:rPr>
                <w:rFonts w:ascii="Times New Roman" w:hAnsi="Times New Roman" w:cs="Times New Roman"/>
              </w:rPr>
            </w:pPr>
          </w:p>
        </w:tc>
        <w:tc>
          <w:tcPr>
            <w:tcW w:w="1858" w:type="dxa"/>
          </w:tcPr>
          <w:p w14:paraId="5FE75ABA"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1_SC_FF</w:t>
            </w:r>
          </w:p>
        </w:tc>
        <w:tc>
          <w:tcPr>
            <w:tcW w:w="1377" w:type="dxa"/>
          </w:tcPr>
          <w:p w14:paraId="49908256" w14:textId="77777777" w:rsidR="00E72B58" w:rsidRDefault="00E72B58" w:rsidP="003B205E">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47E5053E"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19EFD115" w14:textId="498FBD1B"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3D56E7CC" w14:textId="26D6E67F" w:rsidTr="00E72B58">
        <w:tc>
          <w:tcPr>
            <w:tcW w:w="1445" w:type="dxa"/>
            <w:vMerge/>
            <w:tcBorders>
              <w:left w:val="single" w:sz="4" w:space="0" w:color="auto"/>
              <w:bottom w:val="single" w:sz="4" w:space="0" w:color="auto"/>
              <w:right w:val="single" w:sz="4" w:space="0" w:color="auto"/>
            </w:tcBorders>
          </w:tcPr>
          <w:p w14:paraId="7EAC3AB2"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tcPr>
          <w:p w14:paraId="3054AD56" w14:textId="77777777" w:rsidR="00E72B58" w:rsidRPr="006049A0" w:rsidRDefault="00E72B58" w:rsidP="003B205E">
            <w:pPr>
              <w:ind w:hanging="10"/>
              <w:jc w:val="center"/>
              <w:rPr>
                <w:rFonts w:ascii="Times New Roman" w:hAnsi="Times New Roman" w:cs="Times New Roman"/>
              </w:rPr>
            </w:pPr>
          </w:p>
        </w:tc>
        <w:tc>
          <w:tcPr>
            <w:tcW w:w="1858" w:type="dxa"/>
          </w:tcPr>
          <w:p w14:paraId="3B8A7AA8"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2_BM_PG</w:t>
            </w:r>
          </w:p>
        </w:tc>
        <w:tc>
          <w:tcPr>
            <w:tcW w:w="1377" w:type="dxa"/>
          </w:tcPr>
          <w:p w14:paraId="4A9064A2"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20718062" w14:textId="77777777" w:rsidR="00E72B58" w:rsidRPr="006049A0" w:rsidRDefault="00E72B58" w:rsidP="003B205E">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1D5553CE" w14:textId="56B1C5C4"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r w:rsidR="00E72B58" w:rsidRPr="006049A0" w14:paraId="754EBEED" w14:textId="67AF8345" w:rsidTr="00E72B58">
        <w:tc>
          <w:tcPr>
            <w:tcW w:w="1445" w:type="dxa"/>
            <w:vMerge/>
            <w:tcBorders>
              <w:left w:val="single" w:sz="4" w:space="0" w:color="auto"/>
              <w:bottom w:val="single" w:sz="4" w:space="0" w:color="auto"/>
              <w:right w:val="single" w:sz="4" w:space="0" w:color="auto"/>
            </w:tcBorders>
          </w:tcPr>
          <w:p w14:paraId="4A075FCA"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tcBorders>
          </w:tcPr>
          <w:p w14:paraId="17F2AAB1" w14:textId="77777777" w:rsidR="00E72B58" w:rsidRDefault="00E72B58" w:rsidP="003B205E">
            <w:pPr>
              <w:ind w:hanging="10"/>
              <w:jc w:val="center"/>
              <w:rPr>
                <w:rFonts w:ascii="Times New Roman" w:hAnsi="Times New Roman" w:cs="Times New Roman"/>
              </w:rPr>
            </w:pPr>
          </w:p>
        </w:tc>
        <w:tc>
          <w:tcPr>
            <w:tcW w:w="1858" w:type="dxa"/>
          </w:tcPr>
          <w:p w14:paraId="538B07C4"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2_BM_FF</w:t>
            </w:r>
          </w:p>
        </w:tc>
        <w:tc>
          <w:tcPr>
            <w:tcW w:w="1377" w:type="dxa"/>
          </w:tcPr>
          <w:p w14:paraId="17B5BE47" w14:textId="77777777" w:rsidR="00E72B58" w:rsidRDefault="00E72B58" w:rsidP="003B205E">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325155A1"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34BEF51" w14:textId="5C67EB5B" w:rsidR="00E72B58" w:rsidRDefault="00A44677" w:rsidP="003B205E">
            <w:pPr>
              <w:ind w:hanging="10"/>
              <w:jc w:val="center"/>
              <w:rPr>
                <w:rFonts w:ascii="Times New Roman" w:hAnsi="Times New Roman" w:cs="Times New Roman"/>
              </w:rPr>
            </w:pPr>
            <w:r>
              <w:rPr>
                <w:rFonts w:ascii="Times New Roman" w:hAnsi="Times New Roman" w:cs="Times New Roman"/>
              </w:rPr>
              <w:t>yes</w:t>
            </w:r>
          </w:p>
        </w:tc>
      </w:tr>
      <w:tr w:rsidR="00E72B58" w14:paraId="64471047" w14:textId="71B05C84" w:rsidTr="00E72B58">
        <w:tc>
          <w:tcPr>
            <w:tcW w:w="1445" w:type="dxa"/>
            <w:vMerge/>
            <w:tcBorders>
              <w:left w:val="single" w:sz="4" w:space="0" w:color="auto"/>
              <w:bottom w:val="single" w:sz="4" w:space="0" w:color="auto"/>
              <w:right w:val="single" w:sz="4" w:space="0" w:color="auto"/>
            </w:tcBorders>
          </w:tcPr>
          <w:p w14:paraId="68FF8833" w14:textId="77777777" w:rsidR="00E72B58" w:rsidRDefault="00E72B58" w:rsidP="003B205E">
            <w:pPr>
              <w:ind w:hanging="10"/>
              <w:jc w:val="center"/>
              <w:rPr>
                <w:rFonts w:ascii="Times New Roman" w:hAnsi="Times New Roman" w:cs="Times New Roman"/>
              </w:rPr>
            </w:pPr>
          </w:p>
        </w:tc>
        <w:tc>
          <w:tcPr>
            <w:tcW w:w="1179" w:type="dxa"/>
            <w:vMerge/>
            <w:tcBorders>
              <w:left w:val="single" w:sz="4" w:space="0" w:color="auto"/>
              <w:bottom w:val="single" w:sz="4" w:space="0" w:color="auto"/>
            </w:tcBorders>
          </w:tcPr>
          <w:p w14:paraId="2E190158" w14:textId="77777777" w:rsidR="00E72B58" w:rsidRDefault="00E72B58" w:rsidP="003B205E">
            <w:pPr>
              <w:ind w:hanging="10"/>
              <w:jc w:val="center"/>
              <w:rPr>
                <w:rFonts w:ascii="Times New Roman" w:hAnsi="Times New Roman" w:cs="Times New Roman"/>
              </w:rPr>
            </w:pPr>
          </w:p>
        </w:tc>
        <w:tc>
          <w:tcPr>
            <w:tcW w:w="1858" w:type="dxa"/>
            <w:tcBorders>
              <w:bottom w:val="single" w:sz="4" w:space="0" w:color="auto"/>
            </w:tcBorders>
          </w:tcPr>
          <w:p w14:paraId="10554744" w14:textId="77777777" w:rsidR="00E72B58" w:rsidRDefault="00E72B58" w:rsidP="003B205E">
            <w:pPr>
              <w:ind w:hanging="10"/>
              <w:jc w:val="center"/>
              <w:rPr>
                <w:rFonts w:ascii="Times New Roman" w:hAnsi="Times New Roman" w:cs="Times New Roman"/>
              </w:rPr>
            </w:pPr>
            <w:r>
              <w:rPr>
                <w:rFonts w:ascii="Times New Roman" w:hAnsi="Times New Roman" w:cs="Times New Roman"/>
              </w:rPr>
              <w:t>T3M02_SC_FF</w:t>
            </w:r>
          </w:p>
        </w:tc>
        <w:tc>
          <w:tcPr>
            <w:tcW w:w="1377" w:type="dxa"/>
            <w:tcBorders>
              <w:bottom w:val="single" w:sz="4" w:space="0" w:color="auto"/>
            </w:tcBorders>
          </w:tcPr>
          <w:p w14:paraId="329BBB52" w14:textId="77777777" w:rsidR="00E72B58" w:rsidRDefault="00E72B58" w:rsidP="003B205E">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1B6DF46F" w14:textId="77777777" w:rsidR="00E72B58" w:rsidRDefault="00E72B58" w:rsidP="003B205E">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15DA2DCA" w14:textId="7CFCD1E8" w:rsidR="00E72B58" w:rsidRDefault="00A44677" w:rsidP="003B205E">
            <w:pPr>
              <w:ind w:hanging="10"/>
              <w:jc w:val="center"/>
              <w:rPr>
                <w:rFonts w:ascii="Times New Roman" w:hAnsi="Times New Roman" w:cs="Times New Roman"/>
              </w:rPr>
            </w:pPr>
            <w:r>
              <w:rPr>
                <w:rFonts w:ascii="Times New Roman" w:hAnsi="Times New Roman" w:cs="Times New Roman"/>
              </w:rPr>
              <w:t>-</w:t>
            </w:r>
          </w:p>
        </w:tc>
      </w:tr>
    </w:tbl>
    <w:p w14:paraId="29641CC3" w14:textId="580CBC36" w:rsidR="00E72B58" w:rsidRPr="00C93007" w:rsidRDefault="00E72B58" w:rsidP="003B205E">
      <w:pPr>
        <w:spacing w:line="276" w:lineRule="auto"/>
        <w:rPr>
          <w:rFonts w:ascii="Times" w:hAnsi="Times"/>
          <w:b/>
          <w:bCs/>
          <w:u w:val="single"/>
        </w:rPr>
      </w:pPr>
    </w:p>
    <w:p w14:paraId="2CDBC303" w14:textId="77777777" w:rsidR="00C93007" w:rsidRDefault="00C93007" w:rsidP="003B205E">
      <w:pPr>
        <w:spacing w:line="276" w:lineRule="auto"/>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A776E29" wp14:editId="32CA0598">
            <wp:extent cx="8217988" cy="3148717"/>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stretch>
                      <a:fillRect/>
                    </a:stretch>
                  </pic:blipFill>
                  <pic:spPr>
                    <a:xfrm>
                      <a:off x="0" y="0"/>
                      <a:ext cx="8404567" cy="3220205"/>
                    </a:xfrm>
                    <a:prstGeom prst="rect">
                      <a:avLst/>
                    </a:prstGeom>
                  </pic:spPr>
                </pic:pic>
              </a:graphicData>
            </a:graphic>
          </wp:inline>
        </w:drawing>
      </w:r>
    </w:p>
    <w:p w14:paraId="05D51446" w14:textId="14758E9C" w:rsidR="00C93007" w:rsidRDefault="00C93007" w:rsidP="003B205E">
      <w:pPr>
        <w:spacing w:line="276" w:lineRule="auto"/>
        <w:ind w:right="-260"/>
        <w:rPr>
          <w:rFonts w:ascii="Times New Roman" w:eastAsia="Times New Roman" w:hAnsi="Times New Roman" w:cs="Times New Roman"/>
        </w:rPr>
      </w:pPr>
      <w:commentRangeStart w:id="2"/>
      <w:r>
        <w:rPr>
          <w:rFonts w:ascii="Times New Roman" w:eastAsia="Times New Roman" w:hAnsi="Times New Roman" w:cs="Times New Roman"/>
          <w:b/>
        </w:rPr>
        <w:t xml:space="preserve">Figure 1. </w:t>
      </w:r>
      <w:commentRangeEnd w:id="2"/>
      <w:r>
        <w:rPr>
          <w:rStyle w:val="CommentReference"/>
        </w:rPr>
        <w:commentReference w:id="2"/>
      </w:r>
      <w:r>
        <w:rPr>
          <w:rFonts w:ascii="Times New Roman" w:eastAsia="Times New Roman" w:hAnsi="Times New Roman" w:cs="Times New Roman"/>
        </w:rPr>
        <w:t>Workflow diagram for completion of assembling reference genome for delta smelt (Task 1). Both male and female delta smelt will undergo 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quality control for each of the three NGS technologies (linked-read, long-read and hi-c). D.) Linked- and long-read sequencing data are assembled into individual draft genomes. The draft genomes ar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inked- and long-read assemblies are scaffolded together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G.) Final polishing to produce a reference genome.</w:t>
      </w:r>
    </w:p>
    <w:p w14:paraId="7CECB7A2" w14:textId="77777777" w:rsidR="00E72B58" w:rsidRPr="005B40FF" w:rsidRDefault="00E72B58" w:rsidP="003B205E">
      <w:pPr>
        <w:spacing w:line="276" w:lineRule="auto"/>
        <w:ind w:right="-260"/>
        <w:rPr>
          <w:rFonts w:ascii="Times New Roman" w:eastAsia="Times New Roman" w:hAnsi="Times New Roman" w:cs="Times New Roman"/>
        </w:rPr>
      </w:pPr>
    </w:p>
    <w:p w14:paraId="219A05C3" w14:textId="5F20A72D" w:rsidR="00E72B58" w:rsidRDefault="00E72B58" w:rsidP="003B205E">
      <w:pPr>
        <w:spacing w:line="276" w:lineRule="auto"/>
        <w:rPr>
          <w:rFonts w:ascii="Times" w:hAnsi="Times"/>
        </w:rPr>
      </w:pPr>
      <w:r>
        <w:rPr>
          <w:rFonts w:ascii="Times" w:hAnsi="Times"/>
        </w:rPr>
        <w:br w:type="page"/>
      </w:r>
    </w:p>
    <w:p w14:paraId="4364C3EC" w14:textId="77777777" w:rsidR="00E72B58" w:rsidRPr="00D417D1" w:rsidRDefault="00E72B58" w:rsidP="003B205E">
      <w:pPr>
        <w:spacing w:line="276" w:lineRule="auto"/>
        <w:jc w:val="center"/>
        <w:rPr>
          <w:rFonts w:ascii="Times New Roman" w:eastAsia="Times New Roman" w:hAnsi="Times New Roman" w:cs="Times New Roman"/>
        </w:rPr>
      </w:pPr>
      <w:r w:rsidRPr="00D417D1">
        <w:rPr>
          <w:rFonts w:ascii="Times New Roman" w:hAnsi="Times New Roman" w:cs="Times New Roman"/>
          <w:noProof/>
        </w:rPr>
        <w:lastRenderedPageBreak/>
        <w:drawing>
          <wp:inline distT="0" distB="0" distL="0" distR="0" wp14:anchorId="6EC5677F" wp14:editId="262070CB">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02BA6296" w14:textId="7B9D3B0E" w:rsidR="00C93007" w:rsidRPr="003B205E" w:rsidRDefault="00E72B58" w:rsidP="003B205E">
      <w:pPr>
        <w:spacing w:line="276" w:lineRule="auto"/>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xml:space="preserve">: no usable samples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sectPr w:rsidR="00C93007" w:rsidRPr="003B20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0DC5D37" w14:textId="52D63181" w:rsidR="00C93007" w:rsidRDefault="00C93007">
      <w:pPr>
        <w:pStyle w:val="CommentText"/>
      </w:pPr>
      <w:r>
        <w:rPr>
          <w:rStyle w:val="CommentReference"/>
        </w:rPr>
        <w:annotationRef/>
      </w:r>
      <w:r>
        <w:t>This section was copied from 2020 annual report</w:t>
      </w:r>
    </w:p>
  </w:comment>
  <w:comment w:id="1" w:author="Shannon Erica Kendal Joslin" w:date="2021-03-19T13:18:00Z" w:initials="SEKJ">
    <w:p w14:paraId="7B7916B6" w14:textId="235684EB" w:rsidR="00E72B58" w:rsidRDefault="00E72B58">
      <w:pPr>
        <w:pStyle w:val="CommentText"/>
      </w:pPr>
      <w:r>
        <w:rPr>
          <w:rStyle w:val="CommentReference"/>
        </w:rPr>
        <w:annotationRef/>
      </w:r>
      <w:r>
        <w:t>Need to update to match steps</w:t>
      </w:r>
    </w:p>
  </w:comment>
  <w:comment w:id="2" w:author="Shannon Erica Kendal Joslin" w:date="2021-03-19T12:49:00Z" w:initials="SEKJ">
    <w:p w14:paraId="0B4564E0" w14:textId="4480ED38" w:rsidR="00C93007" w:rsidRDefault="00C93007">
      <w:pPr>
        <w:pStyle w:val="CommentText"/>
      </w:pPr>
      <w:r>
        <w:rPr>
          <w:rStyle w:val="CommentReference"/>
        </w:rPr>
        <w:annotationRef/>
      </w:r>
      <w:r>
        <w:t>Need to add linkage map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DC5D37" w15:done="0"/>
  <w15:commentEx w15:paraId="7B7916B6" w15:done="0"/>
  <w15:commentEx w15:paraId="0B456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230A" w16cex:dateUtc="2021-03-19T20:18:00Z"/>
  <w16cex:commentExtensible w16cex:durableId="23FF1C62" w16cex:dateUtc="2021-03-19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DC5D37" w16cid:durableId="23FF1BF5"/>
  <w16cid:commentId w16cid:paraId="7B7916B6" w16cid:durableId="23FF230A"/>
  <w16cid:commentId w16cid:paraId="0B4564E0" w16cid:durableId="23FF1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AD"/>
    <w:rsid w:val="00003EA6"/>
    <w:rsid w:val="00055EE7"/>
    <w:rsid w:val="00070354"/>
    <w:rsid w:val="00081009"/>
    <w:rsid w:val="00094812"/>
    <w:rsid w:val="000D3333"/>
    <w:rsid w:val="001022B3"/>
    <w:rsid w:val="00246FE2"/>
    <w:rsid w:val="003A110C"/>
    <w:rsid w:val="003B205E"/>
    <w:rsid w:val="004118FF"/>
    <w:rsid w:val="004506F6"/>
    <w:rsid w:val="004C6FB1"/>
    <w:rsid w:val="005A48C3"/>
    <w:rsid w:val="006078AD"/>
    <w:rsid w:val="007A5BB0"/>
    <w:rsid w:val="009B6416"/>
    <w:rsid w:val="009F77C6"/>
    <w:rsid w:val="00A0200A"/>
    <w:rsid w:val="00A44677"/>
    <w:rsid w:val="00AB1548"/>
    <w:rsid w:val="00C93007"/>
    <w:rsid w:val="00CC5885"/>
    <w:rsid w:val="00D262EE"/>
    <w:rsid w:val="00D5244C"/>
    <w:rsid w:val="00D74D42"/>
    <w:rsid w:val="00E72B58"/>
    <w:rsid w:val="00E91964"/>
    <w:rsid w:val="00FB3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D5E2AD"/>
  <w15:chartTrackingRefBased/>
  <w15:docId w15:val="{4CBD53CB-DA99-A147-831E-5BD2482A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E"/>
    <w:rPr>
      <w:color w:val="0000FF"/>
      <w:u w:val="single"/>
    </w:rPr>
  </w:style>
  <w:style w:type="character" w:styleId="UnresolvedMention">
    <w:name w:val="Unresolved Mention"/>
    <w:basedOn w:val="DefaultParagraphFont"/>
    <w:uiPriority w:val="99"/>
    <w:semiHidden/>
    <w:unhideWhenUsed/>
    <w:rsid w:val="00D262EE"/>
    <w:rPr>
      <w:color w:val="605E5C"/>
      <w:shd w:val="clear" w:color="auto" w:fill="E1DFDD"/>
    </w:rPr>
  </w:style>
  <w:style w:type="character" w:styleId="CommentReference">
    <w:name w:val="annotation reference"/>
    <w:basedOn w:val="DefaultParagraphFont"/>
    <w:uiPriority w:val="99"/>
    <w:semiHidden/>
    <w:unhideWhenUsed/>
    <w:qFormat/>
    <w:rsid w:val="00C93007"/>
    <w:rPr>
      <w:sz w:val="16"/>
      <w:szCs w:val="16"/>
    </w:rPr>
  </w:style>
  <w:style w:type="paragraph" w:styleId="CommentText">
    <w:name w:val="annotation text"/>
    <w:basedOn w:val="Normal"/>
    <w:link w:val="CommentTextChar"/>
    <w:uiPriority w:val="99"/>
    <w:semiHidden/>
    <w:unhideWhenUsed/>
    <w:qFormat/>
    <w:rsid w:val="00C93007"/>
    <w:rPr>
      <w:sz w:val="20"/>
      <w:szCs w:val="20"/>
    </w:rPr>
  </w:style>
  <w:style w:type="character" w:customStyle="1" w:styleId="CommentTextChar">
    <w:name w:val="Comment Text Char"/>
    <w:basedOn w:val="DefaultParagraphFont"/>
    <w:link w:val="CommentText"/>
    <w:uiPriority w:val="99"/>
    <w:semiHidden/>
    <w:qFormat/>
    <w:rsid w:val="00C93007"/>
    <w:rPr>
      <w:sz w:val="20"/>
      <w:szCs w:val="20"/>
    </w:rPr>
  </w:style>
  <w:style w:type="paragraph" w:styleId="CommentSubject">
    <w:name w:val="annotation subject"/>
    <w:basedOn w:val="CommentText"/>
    <w:next w:val="CommentText"/>
    <w:link w:val="CommentSubjectChar"/>
    <w:uiPriority w:val="99"/>
    <w:semiHidden/>
    <w:unhideWhenUsed/>
    <w:rsid w:val="00C93007"/>
    <w:rPr>
      <w:b/>
      <w:bCs/>
    </w:rPr>
  </w:style>
  <w:style w:type="character" w:customStyle="1" w:styleId="CommentSubjectChar">
    <w:name w:val="Comment Subject Char"/>
    <w:basedOn w:val="CommentTextChar"/>
    <w:link w:val="CommentSubject"/>
    <w:uiPriority w:val="99"/>
    <w:semiHidden/>
    <w:rsid w:val="00C93007"/>
    <w:rPr>
      <w:b/>
      <w:bCs/>
      <w:sz w:val="20"/>
      <w:szCs w:val="20"/>
    </w:rPr>
  </w:style>
  <w:style w:type="table" w:styleId="TableGrid">
    <w:name w:val="Table Grid"/>
    <w:basedOn w:val="TableNormal"/>
    <w:uiPriority w:val="39"/>
    <w:rsid w:val="00E72B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cb.com/"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jpeg"/><Relationship Id="rId4" Type="http://schemas.openxmlformats.org/officeDocument/2006/relationships/comments" Target="commen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1</Pages>
  <Words>8220</Words>
  <Characters>46855</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7</cp:revision>
  <dcterms:created xsi:type="dcterms:W3CDTF">2021-03-15T15:37:00Z</dcterms:created>
  <dcterms:modified xsi:type="dcterms:W3CDTF">2021-03-19T20:40:00Z</dcterms:modified>
</cp:coreProperties>
</file>